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3E43D916" w14:textId="0338DB14" w:rsidR="00AB189A"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6811499" w:history="1">
        <w:r w:rsidR="00AB189A" w:rsidRPr="00237504">
          <w:rPr>
            <w:rStyle w:val="Hyperlink"/>
            <w:noProof/>
          </w:rPr>
          <w:t>Abkürzungsverzeichnis</w:t>
        </w:r>
        <w:r w:rsidR="00AB189A">
          <w:rPr>
            <w:noProof/>
            <w:webHidden/>
          </w:rPr>
          <w:tab/>
        </w:r>
        <w:r w:rsidR="00AB189A">
          <w:rPr>
            <w:noProof/>
            <w:webHidden/>
          </w:rPr>
          <w:fldChar w:fldCharType="begin"/>
        </w:r>
        <w:r w:rsidR="00AB189A">
          <w:rPr>
            <w:noProof/>
            <w:webHidden/>
          </w:rPr>
          <w:instrText xml:space="preserve"> PAGEREF _Toc106811499 \h </w:instrText>
        </w:r>
        <w:r w:rsidR="00AB189A">
          <w:rPr>
            <w:noProof/>
            <w:webHidden/>
          </w:rPr>
        </w:r>
        <w:r w:rsidR="00AB189A">
          <w:rPr>
            <w:noProof/>
            <w:webHidden/>
          </w:rPr>
          <w:fldChar w:fldCharType="separate"/>
        </w:r>
        <w:r w:rsidR="00F73D3F">
          <w:rPr>
            <w:noProof/>
            <w:webHidden/>
          </w:rPr>
          <w:t>3</w:t>
        </w:r>
        <w:r w:rsidR="00AB189A">
          <w:rPr>
            <w:noProof/>
            <w:webHidden/>
          </w:rPr>
          <w:fldChar w:fldCharType="end"/>
        </w:r>
      </w:hyperlink>
    </w:p>
    <w:p w14:paraId="4BEBFA62" w14:textId="494B0C7D" w:rsidR="00AB189A" w:rsidRDefault="00CE3ABF">
      <w:pPr>
        <w:pStyle w:val="Verzeichnis2"/>
        <w:tabs>
          <w:tab w:val="right" w:leader="dot" w:pos="8494"/>
        </w:tabs>
        <w:rPr>
          <w:rFonts w:eastAsiaTheme="minorEastAsia" w:cstheme="minorBidi"/>
          <w:bCs w:val="0"/>
          <w:noProof/>
          <w:lang w:eastAsia="de-DE"/>
        </w:rPr>
      </w:pPr>
      <w:hyperlink w:anchor="_Toc106811500" w:history="1">
        <w:r w:rsidR="00AB189A" w:rsidRPr="00237504">
          <w:rPr>
            <w:rStyle w:val="Hyperlink"/>
            <w:noProof/>
          </w:rPr>
          <w:t>OSI 7</w:t>
        </w:r>
        <w:r w:rsidR="00AB189A">
          <w:rPr>
            <w:noProof/>
            <w:webHidden/>
          </w:rPr>
          <w:tab/>
        </w:r>
        <w:r w:rsidR="00AB189A">
          <w:rPr>
            <w:noProof/>
            <w:webHidden/>
          </w:rPr>
          <w:fldChar w:fldCharType="begin"/>
        </w:r>
        <w:r w:rsidR="00AB189A">
          <w:rPr>
            <w:noProof/>
            <w:webHidden/>
          </w:rPr>
          <w:instrText xml:space="preserve"> PAGEREF _Toc106811500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36F14FD4" w14:textId="0F86DE21" w:rsidR="00AB189A" w:rsidRDefault="00CE3ABF">
      <w:pPr>
        <w:pStyle w:val="Verzeichnis2"/>
        <w:tabs>
          <w:tab w:val="right" w:leader="dot" w:pos="8494"/>
        </w:tabs>
        <w:rPr>
          <w:rFonts w:eastAsiaTheme="minorEastAsia" w:cstheme="minorBidi"/>
          <w:bCs w:val="0"/>
          <w:noProof/>
          <w:lang w:eastAsia="de-DE"/>
        </w:rPr>
      </w:pPr>
      <w:hyperlink w:anchor="_Toc106811501" w:history="1">
        <w:r w:rsidR="00AB189A" w:rsidRPr="00237504">
          <w:rPr>
            <w:rStyle w:val="Hyperlink"/>
            <w:noProof/>
          </w:rPr>
          <w:t>Serielle Kommunikation</w:t>
        </w:r>
        <w:r w:rsidR="00AB189A">
          <w:rPr>
            <w:noProof/>
            <w:webHidden/>
          </w:rPr>
          <w:tab/>
        </w:r>
        <w:r w:rsidR="00AB189A">
          <w:rPr>
            <w:noProof/>
            <w:webHidden/>
          </w:rPr>
          <w:fldChar w:fldCharType="begin"/>
        </w:r>
        <w:r w:rsidR="00AB189A">
          <w:rPr>
            <w:noProof/>
            <w:webHidden/>
          </w:rPr>
          <w:instrText xml:space="preserve"> PAGEREF _Toc106811501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629043C4" w14:textId="75179728" w:rsidR="00AB189A" w:rsidRDefault="00CE3ABF">
      <w:pPr>
        <w:pStyle w:val="Verzeichnis3"/>
        <w:tabs>
          <w:tab w:val="right" w:leader="dot" w:pos="8494"/>
        </w:tabs>
        <w:rPr>
          <w:rFonts w:eastAsiaTheme="minorEastAsia" w:cstheme="minorBidi"/>
          <w:noProof/>
          <w:szCs w:val="22"/>
          <w:lang w:eastAsia="de-DE"/>
        </w:rPr>
      </w:pPr>
      <w:hyperlink w:anchor="_Toc106811502" w:history="1">
        <w:r w:rsidR="00AB189A" w:rsidRPr="00237504">
          <w:rPr>
            <w:rStyle w:val="Hyperlink"/>
            <w:noProof/>
          </w:rPr>
          <w:t>UART</w:t>
        </w:r>
        <w:r w:rsidR="00AB189A">
          <w:rPr>
            <w:noProof/>
            <w:webHidden/>
          </w:rPr>
          <w:tab/>
        </w:r>
        <w:r w:rsidR="00AB189A">
          <w:rPr>
            <w:noProof/>
            <w:webHidden/>
          </w:rPr>
          <w:fldChar w:fldCharType="begin"/>
        </w:r>
        <w:r w:rsidR="00AB189A">
          <w:rPr>
            <w:noProof/>
            <w:webHidden/>
          </w:rPr>
          <w:instrText xml:space="preserve"> PAGEREF _Toc106811502 \h </w:instrText>
        </w:r>
        <w:r w:rsidR="00AB189A">
          <w:rPr>
            <w:noProof/>
            <w:webHidden/>
          </w:rPr>
        </w:r>
        <w:r w:rsidR="00AB189A">
          <w:rPr>
            <w:noProof/>
            <w:webHidden/>
          </w:rPr>
          <w:fldChar w:fldCharType="separate"/>
        </w:r>
        <w:r w:rsidR="00F73D3F">
          <w:rPr>
            <w:noProof/>
            <w:webHidden/>
          </w:rPr>
          <w:t>5</w:t>
        </w:r>
        <w:r w:rsidR="00AB189A">
          <w:rPr>
            <w:noProof/>
            <w:webHidden/>
          </w:rPr>
          <w:fldChar w:fldCharType="end"/>
        </w:r>
      </w:hyperlink>
    </w:p>
    <w:p w14:paraId="5384A88B" w14:textId="4448641D" w:rsidR="00AB189A" w:rsidRDefault="00CE3ABF">
      <w:pPr>
        <w:pStyle w:val="Verzeichnis3"/>
        <w:tabs>
          <w:tab w:val="right" w:leader="dot" w:pos="8494"/>
        </w:tabs>
        <w:rPr>
          <w:rFonts w:eastAsiaTheme="minorEastAsia" w:cstheme="minorBidi"/>
          <w:noProof/>
          <w:szCs w:val="22"/>
          <w:lang w:eastAsia="de-DE"/>
        </w:rPr>
      </w:pPr>
      <w:hyperlink w:anchor="_Toc106811503" w:history="1">
        <w:r w:rsidR="00AB189A" w:rsidRPr="00237504">
          <w:rPr>
            <w:rStyle w:val="Hyperlink"/>
            <w:noProof/>
          </w:rPr>
          <w:t>RS-485</w:t>
        </w:r>
        <w:r w:rsidR="00AB189A">
          <w:rPr>
            <w:noProof/>
            <w:webHidden/>
          </w:rPr>
          <w:tab/>
        </w:r>
        <w:r w:rsidR="00AB189A">
          <w:rPr>
            <w:noProof/>
            <w:webHidden/>
          </w:rPr>
          <w:fldChar w:fldCharType="begin"/>
        </w:r>
        <w:r w:rsidR="00AB189A">
          <w:rPr>
            <w:noProof/>
            <w:webHidden/>
          </w:rPr>
          <w:instrText xml:space="preserve"> PAGEREF _Toc106811503 \h </w:instrText>
        </w:r>
        <w:r w:rsidR="00AB189A">
          <w:rPr>
            <w:noProof/>
            <w:webHidden/>
          </w:rPr>
        </w:r>
        <w:r w:rsidR="00AB189A">
          <w:rPr>
            <w:noProof/>
            <w:webHidden/>
          </w:rPr>
          <w:fldChar w:fldCharType="separate"/>
        </w:r>
        <w:r w:rsidR="00F73D3F">
          <w:rPr>
            <w:noProof/>
            <w:webHidden/>
          </w:rPr>
          <w:t>6</w:t>
        </w:r>
        <w:r w:rsidR="00AB189A">
          <w:rPr>
            <w:noProof/>
            <w:webHidden/>
          </w:rPr>
          <w:fldChar w:fldCharType="end"/>
        </w:r>
      </w:hyperlink>
    </w:p>
    <w:p w14:paraId="2342BD61" w14:textId="2A736B66" w:rsidR="00AB189A" w:rsidRDefault="00CE3ABF">
      <w:pPr>
        <w:pStyle w:val="Verzeichnis3"/>
        <w:tabs>
          <w:tab w:val="right" w:leader="dot" w:pos="8494"/>
        </w:tabs>
        <w:rPr>
          <w:rFonts w:eastAsiaTheme="minorEastAsia" w:cstheme="minorBidi"/>
          <w:noProof/>
          <w:szCs w:val="22"/>
          <w:lang w:eastAsia="de-DE"/>
        </w:rPr>
      </w:pPr>
      <w:hyperlink w:anchor="_Toc106811504" w:history="1">
        <w:r w:rsidR="00AB189A" w:rsidRPr="00237504">
          <w:rPr>
            <w:rStyle w:val="Hyperlink"/>
            <w:noProof/>
          </w:rPr>
          <w:t>Modbus</w:t>
        </w:r>
        <w:r w:rsidR="00AB189A">
          <w:rPr>
            <w:noProof/>
            <w:webHidden/>
          </w:rPr>
          <w:tab/>
        </w:r>
        <w:r w:rsidR="00AB189A">
          <w:rPr>
            <w:noProof/>
            <w:webHidden/>
          </w:rPr>
          <w:fldChar w:fldCharType="begin"/>
        </w:r>
        <w:r w:rsidR="00AB189A">
          <w:rPr>
            <w:noProof/>
            <w:webHidden/>
          </w:rPr>
          <w:instrText xml:space="preserve"> PAGEREF _Toc106811504 \h </w:instrText>
        </w:r>
        <w:r w:rsidR="00AB189A">
          <w:rPr>
            <w:noProof/>
            <w:webHidden/>
          </w:rPr>
        </w:r>
        <w:r w:rsidR="00AB189A">
          <w:rPr>
            <w:noProof/>
            <w:webHidden/>
          </w:rPr>
          <w:fldChar w:fldCharType="separate"/>
        </w:r>
        <w:r w:rsidR="00F73D3F">
          <w:rPr>
            <w:noProof/>
            <w:webHidden/>
          </w:rPr>
          <w:t>8</w:t>
        </w:r>
        <w:r w:rsidR="00AB189A">
          <w:rPr>
            <w:noProof/>
            <w:webHidden/>
          </w:rPr>
          <w:fldChar w:fldCharType="end"/>
        </w:r>
      </w:hyperlink>
    </w:p>
    <w:p w14:paraId="526806C2" w14:textId="7FAFEFC4" w:rsidR="00AB189A" w:rsidRDefault="00CE3ABF">
      <w:pPr>
        <w:pStyle w:val="Verzeichnis1"/>
        <w:tabs>
          <w:tab w:val="right" w:leader="dot" w:pos="8494"/>
        </w:tabs>
        <w:rPr>
          <w:rFonts w:eastAsiaTheme="minorEastAsia" w:cstheme="minorBidi"/>
          <w:b w:val="0"/>
          <w:bCs w:val="0"/>
          <w:iCs w:val="0"/>
          <w:noProof/>
          <w:sz w:val="22"/>
          <w:szCs w:val="22"/>
          <w:lang w:eastAsia="de-DE"/>
        </w:rPr>
      </w:pPr>
      <w:hyperlink w:anchor="_Toc106811505" w:history="1">
        <w:r w:rsidR="00AB189A" w:rsidRPr="00237504">
          <w:rPr>
            <w:rStyle w:val="Hyperlink"/>
            <w:noProof/>
          </w:rPr>
          <w:t>Verzeichnisse</w:t>
        </w:r>
        <w:r w:rsidR="00AB189A">
          <w:rPr>
            <w:noProof/>
            <w:webHidden/>
          </w:rPr>
          <w:tab/>
        </w:r>
        <w:r w:rsidR="00AB189A">
          <w:rPr>
            <w:noProof/>
            <w:webHidden/>
          </w:rPr>
          <w:fldChar w:fldCharType="begin"/>
        </w:r>
        <w:r w:rsidR="00AB189A">
          <w:rPr>
            <w:noProof/>
            <w:webHidden/>
          </w:rPr>
          <w:instrText xml:space="preserve"> PAGEREF _Toc106811505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7BD8161E" w14:textId="3A58A448" w:rsidR="00AB189A" w:rsidRDefault="00CE3ABF">
      <w:pPr>
        <w:pStyle w:val="Verzeichnis2"/>
        <w:tabs>
          <w:tab w:val="right" w:leader="dot" w:pos="8494"/>
        </w:tabs>
        <w:rPr>
          <w:rFonts w:eastAsiaTheme="minorEastAsia" w:cstheme="minorBidi"/>
          <w:bCs w:val="0"/>
          <w:noProof/>
          <w:lang w:eastAsia="de-DE"/>
        </w:rPr>
      </w:pPr>
      <w:hyperlink w:anchor="_Toc106811506" w:history="1">
        <w:r w:rsidR="00AB189A" w:rsidRPr="00237504">
          <w:rPr>
            <w:rStyle w:val="Hyperlink"/>
            <w:noProof/>
          </w:rPr>
          <w:t>Quellenverzeichnis</w:t>
        </w:r>
        <w:r w:rsidR="00AB189A">
          <w:rPr>
            <w:noProof/>
            <w:webHidden/>
          </w:rPr>
          <w:tab/>
        </w:r>
        <w:r w:rsidR="00AB189A">
          <w:rPr>
            <w:noProof/>
            <w:webHidden/>
          </w:rPr>
          <w:fldChar w:fldCharType="begin"/>
        </w:r>
        <w:r w:rsidR="00AB189A">
          <w:rPr>
            <w:noProof/>
            <w:webHidden/>
          </w:rPr>
          <w:instrText xml:space="preserve"> PAGEREF _Toc106811506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2BD56E57" w14:textId="134E904D" w:rsidR="00AB189A" w:rsidRDefault="00CE3ABF">
      <w:pPr>
        <w:pStyle w:val="Verzeichnis2"/>
        <w:tabs>
          <w:tab w:val="right" w:leader="dot" w:pos="8494"/>
        </w:tabs>
        <w:rPr>
          <w:rFonts w:eastAsiaTheme="minorEastAsia" w:cstheme="minorBidi"/>
          <w:bCs w:val="0"/>
          <w:noProof/>
          <w:lang w:eastAsia="de-DE"/>
        </w:rPr>
      </w:pPr>
      <w:hyperlink w:anchor="_Toc106811507" w:history="1">
        <w:r w:rsidR="00AB189A" w:rsidRPr="00237504">
          <w:rPr>
            <w:rStyle w:val="Hyperlink"/>
            <w:noProof/>
          </w:rPr>
          <w:t>Abbildungsverzeichnis</w:t>
        </w:r>
        <w:r w:rsidR="00AB189A">
          <w:rPr>
            <w:noProof/>
            <w:webHidden/>
          </w:rPr>
          <w:tab/>
        </w:r>
        <w:r w:rsidR="00AB189A">
          <w:rPr>
            <w:noProof/>
            <w:webHidden/>
          </w:rPr>
          <w:fldChar w:fldCharType="begin"/>
        </w:r>
        <w:r w:rsidR="00AB189A">
          <w:rPr>
            <w:noProof/>
            <w:webHidden/>
          </w:rPr>
          <w:instrText xml:space="preserve"> PAGEREF _Toc106811507 \h </w:instrText>
        </w:r>
        <w:r w:rsidR="00AB189A">
          <w:rPr>
            <w:noProof/>
            <w:webHidden/>
          </w:rPr>
        </w:r>
        <w:r w:rsidR="00AB189A">
          <w:rPr>
            <w:noProof/>
            <w:webHidden/>
          </w:rPr>
          <w:fldChar w:fldCharType="separate"/>
        </w:r>
        <w:r w:rsidR="00F73D3F">
          <w:rPr>
            <w:noProof/>
            <w:webHidden/>
          </w:rPr>
          <w:t>17</w:t>
        </w:r>
        <w:r w:rsidR="00AB189A">
          <w:rPr>
            <w:noProof/>
            <w:webHidden/>
          </w:rPr>
          <w:fldChar w:fldCharType="end"/>
        </w:r>
      </w:hyperlink>
    </w:p>
    <w:p w14:paraId="35F6D9BF" w14:textId="261E7943" w:rsidR="00AB189A" w:rsidRDefault="00CE3ABF">
      <w:pPr>
        <w:pStyle w:val="Verzeichnis2"/>
        <w:tabs>
          <w:tab w:val="right" w:leader="dot" w:pos="8494"/>
        </w:tabs>
        <w:rPr>
          <w:rFonts w:eastAsiaTheme="minorEastAsia" w:cstheme="minorBidi"/>
          <w:bCs w:val="0"/>
          <w:noProof/>
          <w:lang w:eastAsia="de-DE"/>
        </w:rPr>
      </w:pPr>
      <w:hyperlink w:anchor="_Toc106811508" w:history="1">
        <w:r w:rsidR="00AB189A" w:rsidRPr="00237504">
          <w:rPr>
            <w:rStyle w:val="Hyperlink"/>
            <w:noProof/>
          </w:rPr>
          <w:t>Tabellenverzeichnis</w:t>
        </w:r>
        <w:r w:rsidR="00AB189A">
          <w:rPr>
            <w:noProof/>
            <w:webHidden/>
          </w:rPr>
          <w:tab/>
        </w:r>
        <w:r w:rsidR="00AB189A">
          <w:rPr>
            <w:noProof/>
            <w:webHidden/>
          </w:rPr>
          <w:fldChar w:fldCharType="begin"/>
        </w:r>
        <w:r w:rsidR="00AB189A">
          <w:rPr>
            <w:noProof/>
            <w:webHidden/>
          </w:rPr>
          <w:instrText xml:space="preserve"> PAGEREF _Toc106811508 \h </w:instrText>
        </w:r>
        <w:r w:rsidR="00AB189A">
          <w:rPr>
            <w:noProof/>
            <w:webHidden/>
          </w:rPr>
        </w:r>
        <w:r w:rsidR="00AB189A">
          <w:rPr>
            <w:noProof/>
            <w:webHidden/>
          </w:rPr>
          <w:fldChar w:fldCharType="separate"/>
        </w:r>
        <w:r w:rsidR="00F73D3F">
          <w:rPr>
            <w:noProof/>
            <w:webHidden/>
          </w:rPr>
          <w:t>18</w:t>
        </w:r>
        <w:r w:rsidR="00AB189A">
          <w:rPr>
            <w:noProof/>
            <w:webHidden/>
          </w:rPr>
          <w:fldChar w:fldCharType="end"/>
        </w:r>
      </w:hyperlink>
    </w:p>
    <w:p w14:paraId="60AD16FD" w14:textId="5A0C3B91"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6811499"/>
      <w:r w:rsidRPr="001A2B3D">
        <w:lastRenderedPageBreak/>
        <w:t>Abkürzungsverzeichnis</w:t>
      </w:r>
      <w:bookmarkEnd w:id="0"/>
    </w:p>
    <w:p w14:paraId="4CD6720B" w14:textId="77777777" w:rsidR="00D03842" w:rsidRPr="001A2B3D" w:rsidRDefault="00D03842" w:rsidP="00D03842">
      <w:r w:rsidRPr="001A2B3D">
        <w:t>PLC: Programmable Logic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For Information Interchange </w:t>
      </w:r>
    </w:p>
    <w:p w14:paraId="655A4E42" w14:textId="625BBC46" w:rsidR="00B532FA" w:rsidRPr="001A2B3D" w:rsidRDefault="00B532FA" w:rsidP="00D03842">
      <w:r w:rsidRPr="001A2B3D">
        <w:t>ADU: Application Data Unit</w:t>
      </w:r>
    </w:p>
    <w:p w14:paraId="7452AB48" w14:textId="469E03C8" w:rsidR="00B532FA" w:rsidRPr="001A2B3D" w:rsidRDefault="00B532FA" w:rsidP="00D03842">
      <w:r w:rsidRPr="001A2B3D">
        <w:t>PDU: Protocol Data Unit</w:t>
      </w:r>
    </w:p>
    <w:p w14:paraId="49D646D2" w14:textId="77777777" w:rsidR="00360B79" w:rsidRDefault="00360B79" w:rsidP="00D03842">
      <w:r>
        <w:t>Dec.: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TIA/EIA: Telecommunications Industry Association/Electronic Industrie Alliance</w:t>
      </w:r>
      <w:r w:rsidRPr="001A2B3D">
        <w:t xml:space="preserve"> </w:t>
      </w:r>
    </w:p>
    <w:p w14:paraId="35544CF3" w14:textId="3609485B" w:rsidR="00E60EFC" w:rsidRDefault="00A81F36" w:rsidP="00D03842">
      <w:r>
        <w:t xml:space="preserve">ISO: </w:t>
      </w:r>
      <w:r w:rsidR="00E60EFC">
        <w:t>International Organization for Standardization/</w:t>
      </w:r>
    </w:p>
    <w:p w14:paraId="025228E6" w14:textId="4FEA4157" w:rsidR="003B4F1F" w:rsidRDefault="003B4F1F" w:rsidP="00D03842">
      <w:r>
        <w:t>IEC: International Electrotechnical Commission</w:t>
      </w:r>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CRC: Cyclic Redundency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r>
        <w:t>S</w:t>
      </w:r>
      <w:r w:rsidRPr="003619A1">
        <w:t>ubminiature</w:t>
      </w:r>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r>
        <w:t>A</w:t>
      </w:r>
      <w:r w:rsidRPr="00A9046C">
        <w:t xml:space="preserve">synchronous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r w:rsidRPr="0097453A">
        <w:t xml:space="preserve">Supervisory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2A105E94" w:rsidR="00EC43B0" w:rsidRDefault="00EC43B0" w:rsidP="0071460C">
      <w:r>
        <w:t>ACK</w:t>
      </w:r>
      <w:r>
        <w:t xml:space="preserve">: Acknowledgement </w:t>
      </w:r>
    </w:p>
    <w:p w14:paraId="6931990A" w14:textId="77777777" w:rsidR="00845C42" w:rsidRDefault="00845C42" w:rsidP="00D03842"/>
    <w:p w14:paraId="1463735D" w14:textId="0C609404" w:rsidR="00D03842" w:rsidRPr="001A2B3D" w:rsidRDefault="00D03842" w:rsidP="00D03842">
      <w:r w:rsidRPr="001A2B3D">
        <w:br w:type="page"/>
      </w:r>
    </w:p>
    <w:p w14:paraId="07BDD447" w14:textId="4E19CCD5" w:rsidR="0029403E" w:rsidRDefault="0029403E" w:rsidP="0042251C">
      <w:pPr>
        <w:pStyle w:val="berschrift2"/>
      </w:pPr>
      <w:bookmarkStart w:id="1" w:name="_Toc106811500"/>
      <w:r>
        <w:lastRenderedPageBreak/>
        <w:t>OSI 7</w:t>
      </w:r>
      <w:bookmarkEnd w:id="1"/>
    </w:p>
    <w:p w14:paraId="4ED3EE2E" w14:textId="1BBFD372" w:rsidR="0029403E" w:rsidRDefault="003B4F1F" w:rsidP="0029403E">
      <w:r>
        <w:t>Die von der ISO entworfene Open System Interconnection Architektur, OSI genannt, war eines der ersten Modell</w:t>
      </w:r>
      <w:r w:rsidR="00CA10F3">
        <w:t>e</w:t>
      </w:r>
      <w:r>
        <w:t xml:space="preserve"> um die Kommunikation zwischen zwei Computern dazustellen und wird auch heute sehr häufig benutzt, um Programme und Protokolle einzuordnen.</w:t>
      </w:r>
    </w:p>
    <w:p w14:paraId="1D71932F" w14:textId="77777777" w:rsidR="00240A31" w:rsidRDefault="00240A31" w:rsidP="00240A31">
      <w:pPr>
        <w:keepNext/>
      </w:pPr>
      <w:r>
        <w:rPr>
          <w:noProof/>
        </w:rPr>
        <w:drawing>
          <wp:inline distT="0" distB="0" distL="0" distR="0" wp14:anchorId="2B929890" wp14:editId="31F38DE0">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EE9A924" w14:textId="7AEAAC21" w:rsidR="003B4F1F" w:rsidRDefault="00240A31" w:rsidP="00240A31">
      <w:pPr>
        <w:pStyle w:val="Beschriftung"/>
      </w:pPr>
      <w:bookmarkStart w:id="2" w:name="_Ref106807813"/>
      <w:bookmarkStart w:id="3" w:name="_Toc106903007"/>
      <w:r>
        <w:t xml:space="preserve">Abb. </w:t>
      </w:r>
      <w:r w:rsidR="00CE3ABF">
        <w:fldChar w:fldCharType="begin"/>
      </w:r>
      <w:r w:rsidR="00CE3ABF">
        <w:instrText xml:space="preserve"> SEQ Abb. \* ARABIC </w:instrText>
      </w:r>
      <w:r w:rsidR="00CE3ABF">
        <w:fldChar w:fldCharType="separate"/>
      </w:r>
      <w:r w:rsidR="00F73D3F">
        <w:rPr>
          <w:noProof/>
        </w:rPr>
        <w:t>1</w:t>
      </w:r>
      <w:r w:rsidR="00CE3ABF">
        <w:rPr>
          <w:noProof/>
        </w:rPr>
        <w:fldChar w:fldCharType="end"/>
      </w:r>
      <w:bookmarkEnd w:id="2"/>
      <w:r>
        <w:t xml:space="preserve"> OSI</w:t>
      </w:r>
      <w:r w:rsidR="00CA10F3">
        <w:t>-</w:t>
      </w:r>
      <w:r>
        <w:t xml:space="preserve">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3"/>
      <w:r>
        <w:fldChar w:fldCharType="end"/>
      </w:r>
      <w:r>
        <w:t xml:space="preserve"> </w:t>
      </w:r>
    </w:p>
    <w:p w14:paraId="0A85FED9" w14:textId="381D1025" w:rsidR="00240A31" w:rsidRPr="00240A31" w:rsidRDefault="00240A31" w:rsidP="00240A31">
      <w:r>
        <w:t xml:space="preserve">Wie in </w:t>
      </w:r>
      <w:r>
        <w:fldChar w:fldCharType="begin"/>
      </w:r>
      <w:r>
        <w:instrText xml:space="preserve"> REF _Ref106807813 \h </w:instrText>
      </w:r>
      <w:r>
        <w:fldChar w:fldCharType="separate"/>
      </w:r>
      <w:r w:rsidR="00F73D3F">
        <w:t xml:space="preserve">Abb. </w:t>
      </w:r>
      <w:r w:rsidR="00F73D3F">
        <w:rPr>
          <w:noProof/>
        </w:rPr>
        <w:t>1</w:t>
      </w:r>
      <w:r>
        <w:fldChar w:fldCharType="end"/>
      </w:r>
      <w:r w:rsidR="0007020F">
        <w:t xml:space="preserve"> zu sehen ist, besteht das </w:t>
      </w:r>
      <w:r w:rsidR="00CA10F3">
        <w:t>OSI-Modell</w:t>
      </w:r>
      <w:r w:rsidR="0007020F">
        <w:t xml:space="preserve"> aus 7 verschiedenen Schichten, auch Layer genannt. Von jeder dieser Schichten können sich Daten nur jeweils ein Schicht nach oben oder unten bewegen. Für die </w:t>
      </w:r>
      <w:r w:rsidR="005B088A">
        <w:t xml:space="preserve">Kommunikation, also Daten zwischen A und B austauschen, innerhalb und zwischen Netzwerken werden nur die Schichten ein bis vier benötigt. </w:t>
      </w:r>
      <w:r w:rsidR="0007020F">
        <w:t>Die unterste Schicht ist der Physical Layer</w:t>
      </w:r>
      <w:r w:rsidR="005B088A">
        <w:t>. Dort sitzen Protokolle und Standards, die für die Übertragung von einzelnen Bits nötig sind. Also d</w:t>
      </w:r>
      <w:r w:rsidR="00CF6B55">
        <w:t>ie elektrischen und physikalischen Spezifikationen des Senders, Empfänger und Übertragungsmedium. Sowie der entsprechende Maschinencode um diese zu betreiben. Eine Ebene höher ist die der Data Link Layer. In dieser Schicht w</w:t>
      </w:r>
      <w:r w:rsidR="00EE6211">
        <w:t xml:space="preserve">erden die einzelnen Bits zu Paketen zusammengefasst und einfaches Routing innerhalb eines kleinen Netzwerks betrieben. Darüber liegt die Netzwerk Ebene, wo das Management </w:t>
      </w:r>
      <w:r w:rsidR="001B1781">
        <w:t>eines großen Netzwerks</w:t>
      </w:r>
      <w:r w:rsidR="00EE6211">
        <w:t xml:space="preserve"> im Fokus liegt und Daten nicht nur an in einem </w:t>
      </w:r>
      <w:r w:rsidR="00CA10F3">
        <w:t>Gebäude,</w:t>
      </w:r>
      <w:r w:rsidR="00EE6211">
        <w:t xml:space="preserve"> sondern weltweit über </w:t>
      </w:r>
      <w:r w:rsidR="001B1781">
        <w:t>eine Vielzahl von verschiedenen Netzwerkgeräten</w:t>
      </w:r>
      <w:r w:rsidR="00EE6211">
        <w:t xml:space="preserve"> übertragen werden können</w:t>
      </w:r>
      <w:r w:rsidR="001B1781">
        <w:t xml:space="preserve">. Im Transport Layer wird die Kommunikation zwischen </w:t>
      </w:r>
      <w:r w:rsidR="00CA10F3">
        <w:t xml:space="preserve">Computern organisiert, unabhängig davon, was für Geräte zwischen ihnen liegen </w:t>
      </w:r>
      <w:r w:rsidR="00CA10F3">
        <w:fldChar w:fldCharType="begin"/>
      </w:r>
      <w:r w:rsidR="00CA10F3">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rsidR="00CA10F3">
        <w:fldChar w:fldCharType="separate"/>
      </w:r>
      <w:r w:rsidR="00CA10F3" w:rsidRPr="00CA10F3">
        <w:rPr>
          <w:rFonts w:cs="Arial"/>
        </w:rPr>
        <w:t>[1, S. 31]</w:t>
      </w:r>
      <w:r w:rsidR="00CA10F3">
        <w:fldChar w:fldCharType="end"/>
      </w:r>
      <w:r w:rsidR="00CA10F3">
        <w:t>.</w:t>
      </w:r>
    </w:p>
    <w:p w14:paraId="37466AE9" w14:textId="0084F529" w:rsidR="00E159AA" w:rsidRDefault="00E159AA" w:rsidP="0042251C">
      <w:pPr>
        <w:pStyle w:val="berschrift2"/>
      </w:pPr>
      <w:bookmarkStart w:id="4" w:name="_Toc106811501"/>
      <w:r>
        <w:t>Serielle Kommunikation</w:t>
      </w:r>
      <w:bookmarkEnd w:id="4"/>
    </w:p>
    <w:p w14:paraId="309363D9" w14:textId="74B0C81E"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240A31">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240A31" w:rsidRPr="00240A31">
        <w:rPr>
          <w:rFonts w:cs="Arial"/>
          <w:szCs w:val="24"/>
        </w:rPr>
        <w:t>[2, S. 11–13]</w:t>
      </w:r>
      <w:r w:rsidR="00372D54">
        <w:fldChar w:fldCharType="end"/>
      </w:r>
      <w:r w:rsidR="00345F71">
        <w:t xml:space="preserve">. </w:t>
      </w:r>
    </w:p>
    <w:p w14:paraId="06C76046" w14:textId="77777777" w:rsidR="00372D54" w:rsidRDefault="00372D54" w:rsidP="00E159AA"/>
    <w:p w14:paraId="509AC806" w14:textId="178E435B" w:rsidR="00DF7FAA" w:rsidRDefault="00345F71" w:rsidP="00E159AA">
      <w:r>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 xml:space="preserve">Es gibt </w:t>
      </w:r>
      <w:r w:rsidR="004704E1">
        <w:lastRenderedPageBreak/>
        <w:t>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zwischen einem Start- und einem Stoppbit</w:t>
      </w:r>
      <w:r w:rsidR="00DF7FAA">
        <w:t xml:space="preserve"> 5-8 Datenbits </w:t>
      </w:r>
      <w:r w:rsidR="00FC5755">
        <w:t>sowie</w:t>
      </w:r>
      <w:r w:rsidR="00DF7FAA">
        <w:t xml:space="preserve"> ein Paritätsbit </w:t>
      </w:r>
      <w:r w:rsidR="00DF7FAA">
        <w:fldChar w:fldCharType="begin"/>
      </w:r>
      <w:r w:rsidR="00240A31">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240A31" w:rsidRPr="00240A31">
        <w:rPr>
          <w:rFonts w:cs="Arial"/>
          <w:szCs w:val="24"/>
        </w:rPr>
        <w:t>[2, S. 13–14]</w:t>
      </w:r>
      <w:r w:rsidR="00DF7FAA">
        <w:fldChar w:fldCharType="end"/>
      </w:r>
      <w:r w:rsidR="00DF7FAA">
        <w:t>.</w:t>
      </w:r>
    </w:p>
    <w:p w14:paraId="1A4D5507" w14:textId="23C3BED8" w:rsidR="00DF7FAA" w:rsidRDefault="00DF7FAA" w:rsidP="00E159AA"/>
    <w:p w14:paraId="277D1B05" w14:textId="1574677A"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240A31">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240A31" w:rsidRPr="00240A31">
        <w:rPr>
          <w:rFonts w:cs="Arial"/>
          <w:szCs w:val="24"/>
        </w:rPr>
        <w:t>[2, S. 13–15]</w:t>
      </w:r>
      <w:r w:rsidR="00642EFC">
        <w:fldChar w:fldCharType="end"/>
      </w:r>
      <w:r w:rsidR="00642EFC">
        <w:t xml:space="preserve">. </w:t>
      </w:r>
    </w:p>
    <w:p w14:paraId="16855891" w14:textId="14A3821A" w:rsidR="00642EFC" w:rsidRDefault="00642EFC" w:rsidP="00E159AA"/>
    <w:p w14:paraId="36E89D8B" w14:textId="634AE0E4" w:rsidR="00A9046C" w:rsidRDefault="004233E4" w:rsidP="00E159AA">
      <w:r>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240A31">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240A31" w:rsidRPr="00240A31">
        <w:rPr>
          <w:rFonts w:cs="Arial"/>
        </w:rPr>
        <w:t>[3]</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240A31">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240A31" w:rsidRPr="00240A31">
        <w:rPr>
          <w:rFonts w:cs="Arial"/>
        </w:rPr>
        <w:t>[2,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bookmarkStart w:id="5" w:name="_Toc106811502"/>
      <w:r>
        <w:t>UART</w:t>
      </w:r>
      <w:bookmarkEnd w:id="5"/>
    </w:p>
    <w:p w14:paraId="6F68EA6C" w14:textId="0D240F91" w:rsidR="00A9046C" w:rsidRDefault="00A9046C" w:rsidP="00E159AA">
      <w:r>
        <w:t xml:space="preserve">Ein </w:t>
      </w:r>
      <w:r w:rsidRPr="00A9046C">
        <w:t xml:space="preserve">Universal </w:t>
      </w:r>
      <w:r>
        <w:t>A</w:t>
      </w:r>
      <w:r w:rsidRPr="00A9046C">
        <w:t xml:space="preserve">synchronous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Übertragungssystem. Dieser wandelt die zu sendende Daten des Computers in ein serielles Format um und wandelt die empfangenen seriellen Daten in ein Format um</w:t>
      </w:r>
      <w:r w:rsidR="0042251C">
        <w:t>, welches für den Computer lesbar ist</w:t>
      </w:r>
      <w:r w:rsidR="003317D5">
        <w:t>. Außerdem sind viele UART</w:t>
      </w:r>
      <w:r w:rsidR="00353068">
        <w:t xml:space="preserve"> für das </w:t>
      </w:r>
      <w:r w:rsidR="00353068">
        <w:lastRenderedPageBreak/>
        <w:t xml:space="preserve">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240A31">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240A31" w:rsidRPr="00240A31">
        <w:rPr>
          <w:rFonts w:cs="Arial"/>
        </w:rPr>
        <w:t>[2, S. 26]</w:t>
      </w:r>
      <w:r w:rsidR="00F83130">
        <w:fldChar w:fldCharType="end"/>
      </w:r>
      <w:r w:rsidR="00353068">
        <w:t>.</w:t>
      </w:r>
    </w:p>
    <w:p w14:paraId="12B27E69" w14:textId="6B38F86C" w:rsidR="00026C6C" w:rsidRDefault="00026C6C" w:rsidP="00E159AA"/>
    <w:p w14:paraId="249980E0" w14:textId="49E636F3"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240A31">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240A31" w:rsidRPr="00240A31">
        <w:rPr>
          <w:rFonts w:cs="Arial"/>
        </w:rPr>
        <w:t>[2,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Außerdem sind dort Konfigurationen, Statusinformationen, Bufferbenutzung und Fehlermeldungen gespeichert</w:t>
      </w:r>
      <w:r w:rsidR="00CB531C">
        <w:t xml:space="preserve"> </w:t>
      </w:r>
      <w:r w:rsidR="00CB531C">
        <w:fldChar w:fldCharType="begin"/>
      </w:r>
      <w:r w:rsidR="00240A31">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240A31" w:rsidRPr="00240A31">
        <w:rPr>
          <w:rFonts w:cs="Arial"/>
          <w:szCs w:val="24"/>
        </w:rPr>
        <w:t>[2,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bookmarkStart w:id="6" w:name="_Toc106811503"/>
      <w:r>
        <w:t>RS-485</w:t>
      </w:r>
      <w:bookmarkEnd w:id="6"/>
    </w:p>
    <w:p w14:paraId="55D989F0" w14:textId="7559E8F7" w:rsidR="0078437C" w:rsidRDefault="00A81F36" w:rsidP="00A81F36">
      <w:r>
        <w:t>RS-485</w:t>
      </w:r>
      <w:r w:rsidR="0078437C">
        <w:t xml:space="preserve"> ist ein Datenübertragungsstandard,</w:t>
      </w:r>
      <w:r>
        <w:t xml:space="preserve"> wurde von der Telecommunications Industry Association und der Electronic Industrie Alliance entwickelt und ist auch unter dem Namen TIA/EIA-485 und ISO/IEC 8482.1993 bekannt</w:t>
      </w:r>
      <w:r w:rsidR="00804206">
        <w:t xml:space="preserve"> </w:t>
      </w:r>
      <w:r w:rsidR="00804206">
        <w:fldChar w:fldCharType="begin"/>
      </w:r>
      <w:r w:rsidR="00240A31">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240A31" w:rsidRPr="00240A31">
        <w:rPr>
          <w:rFonts w:cs="Arial"/>
        </w:rPr>
        <w:t>[2,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240A31">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240A31" w:rsidRPr="00240A31">
        <w:rPr>
          <w:rFonts w:cs="Arial"/>
          <w:szCs w:val="24"/>
        </w:rPr>
        <w:t>[4, S. 1–2]</w:t>
      </w:r>
      <w:r w:rsidR="003E48BC">
        <w:fldChar w:fldCharType="end"/>
      </w:r>
      <w:r w:rsidR="003E48BC">
        <w:t>.</w:t>
      </w:r>
    </w:p>
    <w:p w14:paraId="41EE2AB4" w14:textId="77777777" w:rsidR="00804206" w:rsidRDefault="00804206" w:rsidP="00A81F36"/>
    <w:p w14:paraId="2096024B" w14:textId="0189327F"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gegenseitig auslöschen</w:t>
      </w:r>
      <w:r w:rsidR="00B33A31">
        <w:t>. Außerdem sind die Leiter so relativ immun gegen Unterschiede im Erdpotential bei längeren Übertragungsstrecken</w:t>
      </w:r>
      <w:r w:rsidR="00607E89">
        <w:t xml:space="preserve"> </w:t>
      </w:r>
      <w:r w:rsidR="00607E89">
        <w:fldChar w:fldCharType="begin"/>
      </w:r>
      <w:r w:rsidR="00240A31">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240A31" w:rsidRPr="00240A31">
        <w:rPr>
          <w:rFonts w:cs="Arial"/>
          <w:szCs w:val="24"/>
        </w:rPr>
        <w:t>[2, S. 186–187]</w:t>
      </w:r>
      <w:r w:rsidR="00607E89">
        <w:fldChar w:fldCharType="end"/>
      </w:r>
      <w:r w:rsidR="00607E89">
        <w:t xml:space="preserve">. </w:t>
      </w:r>
    </w:p>
    <w:p w14:paraId="747E1F5C" w14:textId="77777777" w:rsidR="008E741B" w:rsidRDefault="008E741B" w:rsidP="00A81F36"/>
    <w:p w14:paraId="3586E92F" w14:textId="0CDBE5C9"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240A31">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240A31" w:rsidRPr="00240A31">
        <w:rPr>
          <w:rFonts w:cs="Arial"/>
          <w:szCs w:val="24"/>
        </w:rPr>
        <w:t>[2, S. 190–191]</w:t>
      </w:r>
      <w:r w:rsidR="00A62941">
        <w:fldChar w:fldCharType="end"/>
      </w:r>
      <w:r w:rsidR="007613CF">
        <w:t>.</w:t>
      </w:r>
    </w:p>
    <w:p w14:paraId="54AB3EFE" w14:textId="489C86AA" w:rsidR="00983FA7" w:rsidRDefault="00983FA7" w:rsidP="00A81F36"/>
    <w:p w14:paraId="69141B3C" w14:textId="7FD7415D"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F73D3F">
        <w:t xml:space="preserve">Abb. </w:t>
      </w:r>
      <w:r w:rsidR="00F73D3F">
        <w:rPr>
          <w:noProof/>
        </w:rPr>
        <w:t>2</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240A31">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240A31" w:rsidRPr="00240A31">
        <w:rPr>
          <w:rFonts w:cs="Arial"/>
        </w:rPr>
        <w:t>[4,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40" cy="1477010"/>
                    </a:xfrm>
                    <a:prstGeom prst="rect">
                      <a:avLst/>
                    </a:prstGeom>
                  </pic:spPr>
                </pic:pic>
              </a:graphicData>
            </a:graphic>
          </wp:inline>
        </w:drawing>
      </w:r>
    </w:p>
    <w:p w14:paraId="5CD7ABD1" w14:textId="722EA4B6" w:rsidR="00A62941" w:rsidRDefault="003554AB" w:rsidP="003554AB">
      <w:pPr>
        <w:pStyle w:val="Beschriftung"/>
      </w:pPr>
      <w:bookmarkStart w:id="7" w:name="_Ref106634711"/>
      <w:bookmarkStart w:id="8" w:name="_Toc106903008"/>
      <w:r>
        <w:t xml:space="preserve">Abb. </w:t>
      </w:r>
      <w:r w:rsidR="00CE3ABF">
        <w:fldChar w:fldCharType="begin"/>
      </w:r>
      <w:r w:rsidR="00CE3ABF">
        <w:instrText xml:space="preserve"> SEQ Abb. \* ARABIC </w:instrText>
      </w:r>
      <w:r w:rsidR="00CE3ABF">
        <w:fldChar w:fldCharType="separate"/>
      </w:r>
      <w:r w:rsidR="00F73D3F">
        <w:rPr>
          <w:noProof/>
        </w:rPr>
        <w:t>2</w:t>
      </w:r>
      <w:r w:rsidR="00CE3ABF">
        <w:rPr>
          <w:noProof/>
        </w:rPr>
        <w:fldChar w:fldCharType="end"/>
      </w:r>
      <w:bookmarkEnd w:id="7"/>
      <w:r>
        <w:t xml:space="preserve"> RS-485 Abschlusswiderstände </w:t>
      </w:r>
      <w:r>
        <w:fldChar w:fldCharType="begin"/>
      </w:r>
      <w:r w:rsidR="00240A31">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240A31" w:rsidRPr="00240A31">
        <w:rPr>
          <w:rFonts w:cs="Arial"/>
        </w:rPr>
        <w:t>[4, S. 3]</w:t>
      </w:r>
      <w:bookmarkEnd w:id="8"/>
      <w:r>
        <w:fldChar w:fldCharType="end"/>
      </w:r>
    </w:p>
    <w:p w14:paraId="5E1DA520" w14:textId="0544F537"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F73D3F">
        <w:t xml:space="preserve">Abb. </w:t>
      </w:r>
      <w:r w:rsidR="00F73D3F">
        <w:rPr>
          <w:noProof/>
        </w:rPr>
        <w:t>3</w:t>
      </w:r>
      <w:r w:rsidR="00635554">
        <w:fldChar w:fldCharType="end"/>
      </w:r>
      <w:r w:rsidR="00635554">
        <w:t xml:space="preserve"> sieht, st</w:t>
      </w:r>
      <w:r w:rsidR="00DF5F1F">
        <w:t>eigt</w:t>
      </w:r>
      <w:r w:rsidR="00635554">
        <w:t xml:space="preserve"> </w:t>
      </w:r>
      <w:r w:rsidR="0083250F">
        <w:t xml:space="preserve">die Übertragungsrate ab 100 Kbps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240A31">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240A31" w:rsidRPr="00240A31">
        <w:rPr>
          <w:rFonts w:cs="Arial"/>
        </w:rPr>
        <w:t>[2, S. 193]</w:t>
      </w:r>
      <w:r w:rsidR="00DF5F1F">
        <w:fldChar w:fldCharType="end"/>
      </w:r>
      <w:r w:rsidR="00635554">
        <w:t>.</w:t>
      </w:r>
    </w:p>
    <w:p w14:paraId="53A0561A" w14:textId="77777777" w:rsidR="00635554" w:rsidRDefault="00676587" w:rsidP="00635554">
      <w:pPr>
        <w:keepNext/>
      </w:pPr>
      <w:r>
        <w:rPr>
          <w:noProof/>
        </w:rPr>
        <w:lastRenderedPageBreak/>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C9FCD2" w14:textId="4DC069BE" w:rsidR="00A456F4" w:rsidRDefault="00635554" w:rsidP="00E159AA">
      <w:pPr>
        <w:pStyle w:val="Beschriftung"/>
      </w:pPr>
      <w:bookmarkStart w:id="9" w:name="_Ref102741510"/>
      <w:bookmarkStart w:id="10" w:name="_Toc106903009"/>
      <w:r>
        <w:t xml:space="preserve">Abb. </w:t>
      </w:r>
      <w:r w:rsidR="00CE3ABF">
        <w:fldChar w:fldCharType="begin"/>
      </w:r>
      <w:r w:rsidR="00CE3ABF">
        <w:instrText xml:space="preserve"> SEQ Abb. \* ARABIC </w:instrText>
      </w:r>
      <w:r w:rsidR="00CE3ABF">
        <w:fldChar w:fldCharType="separate"/>
      </w:r>
      <w:r w:rsidR="00F73D3F">
        <w:rPr>
          <w:noProof/>
        </w:rPr>
        <w:t>3</w:t>
      </w:r>
      <w:r w:rsidR="00CE3ABF">
        <w:rPr>
          <w:noProof/>
        </w:rPr>
        <w:fldChar w:fldCharType="end"/>
      </w:r>
      <w:bookmarkEnd w:id="9"/>
      <w:r>
        <w:t xml:space="preserve"> RS-485 Geschwindigkeit in Abhängigkeit der Kabellänge </w:t>
      </w:r>
      <w:r>
        <w:fldChar w:fldCharType="begin"/>
      </w:r>
      <w:r w:rsidR="00240A31">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00240A31" w:rsidRPr="00240A31">
        <w:rPr>
          <w:rFonts w:cs="Arial"/>
        </w:rPr>
        <w:t>[2, S. 193]</w:t>
      </w:r>
      <w:bookmarkEnd w:id="10"/>
      <w:r>
        <w:fldChar w:fldCharType="end"/>
      </w:r>
    </w:p>
    <w:p w14:paraId="464D60E5" w14:textId="734BF46B" w:rsidR="00D03842" w:rsidRPr="001A2B3D" w:rsidRDefault="005A2D57" w:rsidP="00D03842">
      <w:pPr>
        <w:pStyle w:val="berschrift3"/>
      </w:pPr>
      <w:bookmarkStart w:id="11" w:name="_Toc106811504"/>
      <w:r w:rsidRPr="001A2B3D">
        <w:t>Modbus</w:t>
      </w:r>
      <w:bookmarkEnd w:id="11"/>
    </w:p>
    <w:p w14:paraId="1003938D" w14:textId="6187E92A" w:rsidR="007B33F3" w:rsidRDefault="007B33F3" w:rsidP="007B33F3">
      <w:pPr>
        <w:keepNext/>
      </w:pPr>
      <w:r>
        <w:t>Modbus ist ein Datenübertragungsprotokoll, welches von Modicon,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240A31">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240A31" w:rsidRPr="00240A31">
        <w:rPr>
          <w:rFonts w:cs="Arial"/>
        </w:rPr>
        <w:t>[5, S. 508], [6]</w:t>
      </w:r>
      <w:r>
        <w:fldChar w:fldCharType="end"/>
      </w:r>
      <w:r>
        <w:t xml:space="preserve">. Es gibt verschiedene Versionen von Modbus, unter anderem Modbus RTU, Modbus ASCII, Modbus über TCP/IP, Modbus Plus und Modbus Enron </w:t>
      </w:r>
      <w:r>
        <w:fldChar w:fldCharType="begin"/>
      </w:r>
      <w:r w:rsidR="00240A31">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240A31" w:rsidRPr="00240A31">
        <w:rPr>
          <w:rFonts w:cs="Arial"/>
          <w:szCs w:val="24"/>
        </w:rPr>
        <w:t>[5, S. 509], [6]–[8]</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240A31">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240A31" w:rsidRPr="00240A31">
        <w:rPr>
          <w:rFonts w:cs="Arial"/>
        </w:rPr>
        <w:t>[5,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Requests) an Slave-Systeme schicken: Unicas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7805E993" w:rsidR="007B33F3" w:rsidRDefault="00E606E6" w:rsidP="00E606E6">
      <w:pPr>
        <w:pStyle w:val="Beschriftung"/>
      </w:pPr>
      <w:bookmarkStart w:id="12" w:name="_Ref103959635"/>
      <w:bookmarkStart w:id="13" w:name="_Ref103959642"/>
      <w:bookmarkStart w:id="14" w:name="_Toc106903010"/>
      <w:r>
        <w:t xml:space="preserve">Abb. </w:t>
      </w:r>
      <w:r w:rsidR="00CE3ABF">
        <w:fldChar w:fldCharType="begin"/>
      </w:r>
      <w:r w:rsidR="00CE3ABF">
        <w:instrText xml:space="preserve"> SEQ Abb. \* ARABIC </w:instrText>
      </w:r>
      <w:r w:rsidR="00CE3ABF">
        <w:fldChar w:fldCharType="separate"/>
      </w:r>
      <w:r w:rsidR="00F73D3F">
        <w:rPr>
          <w:noProof/>
        </w:rPr>
        <w:t>4</w:t>
      </w:r>
      <w:r w:rsidR="00CE3ABF">
        <w:rPr>
          <w:noProof/>
        </w:rPr>
        <w:fldChar w:fldCharType="end"/>
      </w:r>
      <w:bookmarkEnd w:id="13"/>
      <w:r>
        <w:t xml:space="preserve"> Modbus Master Zustandsdiagramm </w:t>
      </w:r>
      <w:r>
        <w:fldChar w:fldCharType="begin"/>
      </w:r>
      <w:r w:rsidR="00240A31">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240A31" w:rsidRPr="00240A31">
        <w:rPr>
          <w:rFonts w:cs="Arial"/>
        </w:rPr>
        <w:t>[9, S. 9]</w:t>
      </w:r>
      <w:bookmarkEnd w:id="14"/>
      <w:r>
        <w:fldChar w:fldCharType="end"/>
      </w:r>
      <w:bookmarkEnd w:id="12"/>
    </w:p>
    <w:p w14:paraId="6D87A85E" w14:textId="56E226EF" w:rsidR="007B33F3" w:rsidRDefault="00035802" w:rsidP="007B33F3">
      <w:r>
        <w:t xml:space="preserve">In </w:t>
      </w:r>
      <w:r>
        <w:fldChar w:fldCharType="begin"/>
      </w:r>
      <w:r>
        <w:instrText xml:space="preserve"> REF _Ref103959642 \h </w:instrText>
      </w:r>
      <w:r>
        <w:fldChar w:fldCharType="separate"/>
      </w:r>
      <w:r w:rsidR="00F73D3F">
        <w:t xml:space="preserve">Abb. </w:t>
      </w:r>
      <w:r w:rsidR="00F73D3F">
        <w:rPr>
          <w:noProof/>
        </w:rPr>
        <w:t>4</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Idle).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delay) bevor es wieder in den Ruhemodus zurück geht. Bei einem Unicas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240A31">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240A31" w:rsidRPr="00240A31">
        <w:rPr>
          <w:rFonts w:cs="Arial"/>
          <w:szCs w:val="24"/>
        </w:rPr>
        <w:t>[9,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709D5A04" w:rsidR="00035802" w:rsidRDefault="00FC7DB2" w:rsidP="00FC7DB2">
      <w:pPr>
        <w:pStyle w:val="Beschriftung"/>
      </w:pPr>
      <w:bookmarkStart w:id="15" w:name="_Ref103960025"/>
      <w:bookmarkStart w:id="16" w:name="_Toc106903011"/>
      <w:r>
        <w:t xml:space="preserve">Abb. </w:t>
      </w:r>
      <w:r w:rsidR="00CE3ABF">
        <w:fldChar w:fldCharType="begin"/>
      </w:r>
      <w:r w:rsidR="00CE3ABF">
        <w:instrText xml:space="preserve"> SEQ Abb. \* ARABIC </w:instrText>
      </w:r>
      <w:r w:rsidR="00CE3ABF">
        <w:fldChar w:fldCharType="separate"/>
      </w:r>
      <w:r w:rsidR="00F73D3F">
        <w:rPr>
          <w:noProof/>
        </w:rPr>
        <w:t>5</w:t>
      </w:r>
      <w:r w:rsidR="00CE3ABF">
        <w:rPr>
          <w:noProof/>
        </w:rPr>
        <w:fldChar w:fldCharType="end"/>
      </w:r>
      <w:bookmarkEnd w:id="15"/>
      <w:r>
        <w:t xml:space="preserve"> Modbus Slave Zustandsdiagramm </w:t>
      </w:r>
      <w:r>
        <w:fldChar w:fldCharType="begin"/>
      </w:r>
      <w:r w:rsidR="00240A31">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240A31" w:rsidRPr="00240A31">
        <w:rPr>
          <w:rFonts w:cs="Arial"/>
        </w:rPr>
        <w:t>[9, S. 10]</w:t>
      </w:r>
      <w:bookmarkEnd w:id="16"/>
      <w:r>
        <w:fldChar w:fldCharType="end"/>
      </w:r>
    </w:p>
    <w:p w14:paraId="766743F5" w14:textId="1D0ACEAD" w:rsidR="007B33F3" w:rsidRDefault="00FC7DB2" w:rsidP="007B33F3">
      <w:r>
        <w:t xml:space="preserve">In </w:t>
      </w:r>
      <w:r>
        <w:fldChar w:fldCharType="begin"/>
      </w:r>
      <w:r>
        <w:instrText xml:space="preserve"> REF _Ref103960025 \h </w:instrText>
      </w:r>
      <w:r>
        <w:fldChar w:fldCharType="separate"/>
      </w:r>
      <w:r w:rsidR="00F73D3F">
        <w:t xml:space="preserve">Abb. </w:t>
      </w:r>
      <w:r w:rsidR="00F73D3F">
        <w:rPr>
          <w:noProof/>
        </w:rPr>
        <w:t>5</w:t>
      </w:r>
      <w:r>
        <w:fldChar w:fldCharType="end"/>
      </w:r>
      <w:r>
        <w:t xml:space="preserve"> ist der komplette Prozessablauf eines Modbus Slaves dargestellt. Beim Starten des Slaves-Systems befindet sich dieses im Ruhemodus (Idl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error reply) an den Master geschickt, die einem dem Fehler entsprechenden Code enthält. </w:t>
      </w:r>
      <w:r w:rsidR="00724639">
        <w:t xml:space="preserve">Gibt es keine Fehler, geht der Slave bei einer Broadcast-Nachricht direkt nach der Ausführung, und bei eine Unicast-Nachricht nach dem Senden der Antwort (Reply), in den Ruhemodus </w:t>
      </w:r>
      <w:r w:rsidR="00724639">
        <w:fldChar w:fldCharType="begin"/>
      </w:r>
      <w:r w:rsidR="00240A31">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240A31" w:rsidRPr="00240A31">
        <w:rPr>
          <w:rFonts w:cs="Arial"/>
        </w:rPr>
        <w:t>[9, S. 10]</w:t>
      </w:r>
      <w:r w:rsidR="00724639">
        <w:fldChar w:fldCharType="end"/>
      </w:r>
      <w:r w:rsidR="00724639">
        <w:t xml:space="preserve">. </w:t>
      </w:r>
    </w:p>
    <w:p w14:paraId="1E0B9C0C" w14:textId="7A59FA82" w:rsidR="00E606E6" w:rsidRDefault="00E606E6" w:rsidP="007B33F3"/>
    <w:p w14:paraId="7751FC20" w14:textId="476223E8"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F73D3F">
        <w:t xml:space="preserve">Abb. </w:t>
      </w:r>
      <w:r w:rsidR="00F73D3F">
        <w:rPr>
          <w:noProof/>
        </w:rPr>
        <w:t>6</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240A31">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240A31" w:rsidRPr="00240A31">
        <w:rPr>
          <w:rFonts w:cs="Arial"/>
        </w:rPr>
        <w:t>[9,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r>
              <w:t>Stop</w:t>
            </w:r>
          </w:p>
        </w:tc>
      </w:tr>
    </w:tbl>
    <w:p w14:paraId="42E964CD" w14:textId="656D7AC2" w:rsidR="00FC6BF8" w:rsidRPr="007B33F3" w:rsidRDefault="0012283B" w:rsidP="00F113A9">
      <w:pPr>
        <w:pStyle w:val="Beschriftung"/>
      </w:pPr>
      <w:bookmarkStart w:id="17" w:name="_Ref104386407"/>
      <w:bookmarkStart w:id="18" w:name="_Toc106903012"/>
      <w:r>
        <w:t xml:space="preserve">Abb. </w:t>
      </w:r>
      <w:r w:rsidR="00CE3ABF">
        <w:fldChar w:fldCharType="begin"/>
      </w:r>
      <w:r w:rsidR="00CE3ABF">
        <w:instrText xml:space="preserve"> SEQ Abb. \* ARABIC </w:instrText>
      </w:r>
      <w:r w:rsidR="00CE3ABF">
        <w:fldChar w:fldCharType="separate"/>
      </w:r>
      <w:r w:rsidR="00F73D3F">
        <w:rPr>
          <w:noProof/>
        </w:rPr>
        <w:t>6</w:t>
      </w:r>
      <w:r w:rsidR="00CE3ABF">
        <w:rPr>
          <w:noProof/>
        </w:rPr>
        <w:fldChar w:fldCharType="end"/>
      </w:r>
      <w:bookmarkEnd w:id="17"/>
      <w:r>
        <w:t xml:space="preserve"> Bitsequenz Modbus mit Paritätsbit </w:t>
      </w:r>
      <w:r>
        <w:fldChar w:fldCharType="begin"/>
      </w:r>
      <w:r w:rsidR="00240A31">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240A31" w:rsidRPr="00240A31">
        <w:rPr>
          <w:rFonts w:cs="Arial"/>
        </w:rPr>
        <w:t>[9, S. 12]</w:t>
      </w:r>
      <w:bookmarkEnd w:id="18"/>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62B08FC5" w:rsidR="00876992" w:rsidRDefault="008C6861" w:rsidP="008C6861">
      <w:pPr>
        <w:pStyle w:val="Beschriftung"/>
      </w:pPr>
      <w:bookmarkStart w:id="19" w:name="_Ref106366396"/>
      <w:bookmarkStart w:id="20" w:name="_Ref106366404"/>
      <w:bookmarkStart w:id="21" w:name="_Toc106903013"/>
      <w:r>
        <w:t xml:space="preserve">Abb. </w:t>
      </w:r>
      <w:r w:rsidR="00CE3ABF">
        <w:fldChar w:fldCharType="begin"/>
      </w:r>
      <w:r w:rsidR="00CE3ABF">
        <w:instrText xml:space="preserve"> SEQ Abb. \* ARABIC </w:instrText>
      </w:r>
      <w:r w:rsidR="00CE3ABF">
        <w:fldChar w:fldCharType="separate"/>
      </w:r>
      <w:r w:rsidR="00F73D3F">
        <w:rPr>
          <w:noProof/>
        </w:rPr>
        <w:t>7</w:t>
      </w:r>
      <w:r w:rsidR="00CE3ABF">
        <w:rPr>
          <w:noProof/>
        </w:rPr>
        <w:fldChar w:fldCharType="end"/>
      </w:r>
      <w:bookmarkEnd w:id="20"/>
      <w:r>
        <w:t xml:space="preserve"> Modbus Übertragung Zustandsdiagramm </w:t>
      </w:r>
      <w:r>
        <w:fldChar w:fldCharType="begin"/>
      </w:r>
      <w:r w:rsidR="00240A31">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00240A31" w:rsidRPr="00240A31">
        <w:rPr>
          <w:rFonts w:cs="Arial"/>
        </w:rPr>
        <w:t>[9, S. 14]</w:t>
      </w:r>
      <w:bookmarkEnd w:id="21"/>
      <w:r>
        <w:fldChar w:fldCharType="end"/>
      </w:r>
      <w:bookmarkEnd w:id="19"/>
    </w:p>
    <w:p w14:paraId="143BF2AA" w14:textId="1BE2986A" w:rsidR="00876992" w:rsidRDefault="008C6861" w:rsidP="00B532FA">
      <w:pPr>
        <w:keepNext/>
      </w:pPr>
      <w:r>
        <w:t xml:space="preserve">In </w:t>
      </w:r>
      <w:r>
        <w:fldChar w:fldCharType="begin"/>
      </w:r>
      <w:r>
        <w:instrText xml:space="preserve"> REF _Ref106366404 \h </w:instrText>
      </w:r>
      <w:r>
        <w:fldChar w:fldCharType="separate"/>
      </w:r>
      <w:r w:rsidR="00F73D3F">
        <w:t xml:space="preserve">Abb. </w:t>
      </w:r>
      <w:r w:rsidR="00F73D3F">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als beendet betracht</w:t>
      </w:r>
      <w:r w:rsidR="005C37F6">
        <w:t xml:space="preserve">. Nach dem Empfangen eines Zeichens starten beide Timer (t1.5 &amp; t3.5) und werden beim Empfangen </w:t>
      </w:r>
      <w:proofErr w:type="gramStart"/>
      <w:r w:rsidR="005C37F6">
        <w:t>des nächsten Zeichen</w:t>
      </w:r>
      <w:proofErr w:type="gramEnd"/>
      <w:r w:rsidR="005C37F6">
        <w:t xml:space="preserve"> wieder neugestartet.</w:t>
      </w:r>
      <w:r w:rsidR="000B05EE">
        <w:t xml:space="preserve"> Nachdem der 1,5 Zeichen Timer überschritten wird, wird bei der empfangenen Nachricht die Controlframes (Parität, CRC und richtige Adresse) überprüft.</w:t>
      </w:r>
      <w:r>
        <w:t xml:space="preserve"> </w:t>
      </w:r>
      <w:r>
        <w:fldChar w:fldCharType="begin"/>
      </w:r>
      <w:r w:rsidR="00240A31">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r>
        <w:fldChar w:fldCharType="end"/>
      </w:r>
      <w:r>
        <w:t>.</w:t>
      </w:r>
    </w:p>
    <w:p w14:paraId="6DBB6402" w14:textId="77777777" w:rsidR="00876992" w:rsidRDefault="00876992" w:rsidP="00B532FA">
      <w:pPr>
        <w:keepNext/>
      </w:pPr>
    </w:p>
    <w:p w14:paraId="5F416D1B" w14:textId="66769ED7"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F73D3F">
        <w:t xml:space="preserve">Abb. </w:t>
      </w:r>
      <w:r w:rsidR="00F73D3F">
        <w:rPr>
          <w:noProof/>
        </w:rPr>
        <w:t>8</w:t>
      </w:r>
      <w:r w:rsidR="00FC7A1E">
        <w:fldChar w:fldCharType="end"/>
      </w:r>
      <w:r w:rsidR="00FC7A1E">
        <w:t xml:space="preserve"> </w:t>
      </w:r>
      <w:r>
        <w:t>zu sehen. Diese wird Application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240A31">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240A31" w:rsidRPr="00240A31">
        <w:rPr>
          <w:rFonts w:cs="Arial"/>
        </w:rPr>
        <w:t>[9, S. 13]</w:t>
      </w:r>
      <w:r w:rsidR="00F60B2D">
        <w:fldChar w:fldCharType="end"/>
      </w:r>
      <w:r w:rsidR="00F60B2D">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FC7A1E" w14:paraId="4D51E897" w14:textId="77777777" w:rsidTr="0059139A">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59139A">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59139A">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59139A">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65E30EE2" w:rsidR="00F113A9" w:rsidRDefault="00FC7A1E" w:rsidP="00BC58B1">
      <w:pPr>
        <w:pStyle w:val="Beschriftung"/>
      </w:pPr>
      <w:bookmarkStart w:id="22" w:name="_Ref104386942"/>
      <w:bookmarkStart w:id="23" w:name="_Toc106903014"/>
      <w:r>
        <w:t xml:space="preserve">Abb. </w:t>
      </w:r>
      <w:r w:rsidR="00CE3ABF">
        <w:fldChar w:fldCharType="begin"/>
      </w:r>
      <w:r w:rsidR="00CE3ABF">
        <w:instrText xml:space="preserve"> SEQ Abb. \* ARABIC </w:instrText>
      </w:r>
      <w:r w:rsidR="00CE3ABF">
        <w:fldChar w:fldCharType="separate"/>
      </w:r>
      <w:r w:rsidR="00F73D3F">
        <w:rPr>
          <w:noProof/>
        </w:rPr>
        <w:t>8</w:t>
      </w:r>
      <w:r w:rsidR="00CE3ABF">
        <w:rPr>
          <w:noProof/>
        </w:rPr>
        <w:fldChar w:fldCharType="end"/>
      </w:r>
      <w:bookmarkEnd w:id="22"/>
      <w:r>
        <w:t xml:space="preserve"> Modbus Frame </w:t>
      </w:r>
      <w:r>
        <w:fldChar w:fldCharType="begin"/>
      </w:r>
      <w:r w:rsidR="00240A31">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bookmarkEnd w:id="23"/>
      <w:r>
        <w:fldChar w:fldCharType="end"/>
      </w:r>
    </w:p>
    <w:p w14:paraId="3390B72F" w14:textId="297BE137"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t>
      </w:r>
      <w:r w:rsidR="006C167A">
        <w:t>welchen Befehl er auszuführen</w:t>
      </w:r>
      <w:r w:rsidR="00C46E33" w:rsidRPr="001A2B3D">
        <w:t xml:space="preserve"> hat. Es gibt elf verschiedene Funktionscodes, welche alle Modbusübertragungsmedien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F73D3F">
        <w:t xml:space="preserve">TABELLE </w:t>
      </w:r>
      <w:r w:rsidR="00F73D3F">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r w:rsidR="006C167A">
        <w:t>Desweiteren</w:t>
      </w:r>
      <w:r>
        <w:t xml:space="preserve"> ist es möglich, dass Gerätehersteller eigene Modbusbefehl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r w:rsidR="0060704E" w:rsidRPr="001A2B3D">
        <w:rPr>
          <w:rFonts w:cs="Arial"/>
          <w:sz w:val="23"/>
          <w:szCs w:val="23"/>
        </w:rPr>
        <w:t>Cyclical-Redundancy-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240A31">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240A31" w:rsidRPr="00240A31">
        <w:rPr>
          <w:rFonts w:cs="Arial"/>
          <w:szCs w:val="24"/>
        </w:rPr>
        <w:t>[10, S. 18–25]</w:t>
      </w:r>
      <w:r w:rsidR="00EB5854">
        <w:fldChar w:fldCharType="end"/>
      </w:r>
      <w:r w:rsidR="0060704E" w:rsidRPr="001A2B3D">
        <w:t>.</w:t>
      </w:r>
    </w:p>
    <w:p w14:paraId="081D6FC0" w14:textId="74A8E30F" w:rsidR="00EB5854" w:rsidRDefault="00EB5854" w:rsidP="00EB5854">
      <w:pPr>
        <w:pStyle w:val="Beschriftung"/>
        <w:keepNext/>
        <w:jc w:val="center"/>
      </w:pPr>
      <w:bookmarkStart w:id="24" w:name="_Ref102741027"/>
      <w:bookmarkStart w:id="25" w:name="_Toc102742126"/>
      <w:r>
        <w:t xml:space="preserve">TABELLE </w:t>
      </w:r>
      <w:r w:rsidR="00CE3ABF">
        <w:fldChar w:fldCharType="begin"/>
      </w:r>
      <w:r w:rsidR="00CE3ABF">
        <w:instrText xml:space="preserve"> SEQ TABELLE \* ROMAN </w:instrText>
      </w:r>
      <w:r w:rsidR="00CE3ABF">
        <w:fldChar w:fldCharType="separate"/>
      </w:r>
      <w:r w:rsidR="00F73D3F">
        <w:rPr>
          <w:noProof/>
        </w:rPr>
        <w:t>I</w:t>
      </w:r>
      <w:r w:rsidR="00CE3ABF">
        <w:rPr>
          <w:noProof/>
        </w:rPr>
        <w:fldChar w:fldCharType="end"/>
      </w:r>
      <w:bookmarkEnd w:id="24"/>
      <w:r>
        <w:t xml:space="preserve"> ALLGEMEINE MODBUS FUNKTIONEN </w:t>
      </w:r>
      <w:r>
        <w:fldChar w:fldCharType="begin"/>
      </w:r>
      <w:r w:rsidR="00240A31">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25"/>
      <w:r w:rsidR="00240A31"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360B79" w14:paraId="6FE7012D" w14:textId="77777777" w:rsidTr="004820F7">
        <w:tc>
          <w:tcPr>
            <w:tcW w:w="988" w:type="dxa"/>
            <w:vAlign w:val="center"/>
          </w:tcPr>
          <w:p w14:paraId="47660D9E" w14:textId="3C410535" w:rsidR="00360B79" w:rsidRDefault="00360B79" w:rsidP="00EB5854">
            <w:pPr>
              <w:jc w:val="center"/>
            </w:pPr>
            <w:r>
              <w:t>Code in Dec.</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4820F7">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4820F7">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4820F7">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4820F7">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4820F7">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4820F7">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4820F7">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Read Exception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4820F7">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r>
              <w:t>Diagnostic</w:t>
            </w:r>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4820F7">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4820F7">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4820F7">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534795"/>
                    </a:xfrm>
                    <a:prstGeom prst="rect">
                      <a:avLst/>
                    </a:prstGeom>
                  </pic:spPr>
                </pic:pic>
              </a:graphicData>
            </a:graphic>
          </wp:inline>
        </w:drawing>
      </w:r>
    </w:p>
    <w:p w14:paraId="19AB30C1" w14:textId="45A8D551" w:rsidR="00A245F9" w:rsidRDefault="00A245F9" w:rsidP="00A245F9">
      <w:pPr>
        <w:pStyle w:val="Beschriftung"/>
      </w:pPr>
      <w:bookmarkStart w:id="26" w:name="_Ref102742152"/>
      <w:bookmarkStart w:id="27" w:name="_Toc106903015"/>
      <w:r>
        <w:t xml:space="preserve">Abb. </w:t>
      </w:r>
      <w:r w:rsidR="00CE3ABF">
        <w:fldChar w:fldCharType="begin"/>
      </w:r>
      <w:r w:rsidR="00CE3ABF">
        <w:instrText xml:space="preserve"> SEQ Abb. \* ARABIC </w:instrText>
      </w:r>
      <w:r w:rsidR="00CE3ABF">
        <w:fldChar w:fldCharType="separate"/>
      </w:r>
      <w:r w:rsidR="00F73D3F">
        <w:rPr>
          <w:noProof/>
        </w:rPr>
        <w:t>9</w:t>
      </w:r>
      <w:r w:rsidR="00CE3ABF">
        <w:rPr>
          <w:noProof/>
        </w:rPr>
        <w:fldChar w:fldCharType="end"/>
      </w:r>
      <w:bookmarkEnd w:id="26"/>
      <w:r>
        <w:t xml:space="preserve"> Beispiel Modbus Funktion 03</w:t>
      </w:r>
      <w:r w:rsidR="00DE14A0">
        <w:t xml:space="preserve"> </w:t>
      </w:r>
      <w:r>
        <w:fldChar w:fldCharType="begin"/>
      </w:r>
      <w:r w:rsidR="00240A31">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240A31" w:rsidRPr="00240A31">
        <w:rPr>
          <w:rFonts w:cs="Arial"/>
        </w:rPr>
        <w:t>[10, S. 15]</w:t>
      </w:r>
      <w:bookmarkEnd w:id="27"/>
      <w:r>
        <w:fldChar w:fldCharType="end"/>
      </w:r>
    </w:p>
    <w:p w14:paraId="6A2ED520" w14:textId="17402BDF" w:rsidR="00F0420A" w:rsidRDefault="00A245F9" w:rsidP="001A2B3D">
      <w:r>
        <w:t xml:space="preserve">In </w:t>
      </w:r>
      <w:r w:rsidR="00305F7C">
        <w:fldChar w:fldCharType="begin"/>
      </w:r>
      <w:r w:rsidR="00305F7C">
        <w:instrText xml:space="preserve"> REF _Ref102742152 \h </w:instrText>
      </w:r>
      <w:r w:rsidR="00305F7C">
        <w:fldChar w:fldCharType="separate"/>
      </w:r>
      <w:r w:rsidR="00F73D3F">
        <w:t xml:space="preserve">Abb. </w:t>
      </w:r>
      <w:r w:rsidR="00F73D3F">
        <w:rPr>
          <w:noProof/>
        </w:rPr>
        <w:t>9</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Lowteil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0AA43F21" w14:textId="122D7D2C" w:rsidR="00FB0CE1"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w:t>
      </w:r>
      <w:proofErr w:type="gramStart"/>
      <w:r w:rsidR="003619A1">
        <w:t>Sub(</w:t>
      </w:r>
      <w:proofErr w:type="gramEnd"/>
      <w:r w:rsidR="003619A1">
        <w:t>9)-Steckverbinder ausgestattet.</w:t>
      </w:r>
      <w:r w:rsidR="008C1F41">
        <w:t xml:space="preserve"> Die Standardübertragungsgeschwindigkeit beträgt 19200 bps. Es können aber auch Andere benutzt werden, wie 1200 bps, 9600 bps oder 115000 bps</w:t>
      </w:r>
      <w:r w:rsidR="002631E7">
        <w:t xml:space="preserve"> </w:t>
      </w:r>
      <w:r w:rsidR="002631E7">
        <w:fldChar w:fldCharType="begin"/>
      </w:r>
      <w:r w:rsidR="00240A31">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40A31" w:rsidRPr="00240A31">
        <w:rPr>
          <w:rFonts w:cs="Arial"/>
        </w:rPr>
        <w:t>[9,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nF Kondensator und ein 120 Ohm Abschlusswiderstand</w:t>
      </w:r>
      <w:r w:rsidR="00EE40DA" w:rsidRPr="001A2B3D">
        <w:t xml:space="preserve"> </w:t>
      </w:r>
      <w:r w:rsidR="00EE40DA">
        <w:t>verbunden sein</w:t>
      </w:r>
      <w:r w:rsidR="00662380">
        <w:t xml:space="preserve"> </w:t>
      </w:r>
      <w:r w:rsidR="00662380">
        <w:fldChar w:fldCharType="begin"/>
      </w:r>
      <w:r w:rsidR="00240A31">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240A31" w:rsidRPr="00240A31">
        <w:rPr>
          <w:rFonts w:cs="Arial"/>
          <w:szCs w:val="24"/>
        </w:rPr>
        <w:t>[9, S. 27–28]</w:t>
      </w:r>
      <w:r w:rsidR="00662380">
        <w:fldChar w:fldCharType="end"/>
      </w:r>
      <w:r w:rsidR="00EE40DA">
        <w:t>.</w:t>
      </w:r>
      <w:r w:rsidR="00662380">
        <w:t xml:space="preserve"> </w:t>
      </w:r>
    </w:p>
    <w:p w14:paraId="0CE9A54B" w14:textId="77777777" w:rsidR="00FB0CE1" w:rsidRDefault="00FB0CE1" w:rsidP="00FB0CE1">
      <w:pPr>
        <w:pStyle w:val="berschrift2"/>
      </w:pPr>
      <w:r>
        <w:t>IEC 60870-5</w:t>
      </w:r>
    </w:p>
    <w:p w14:paraId="7DAF5452" w14:textId="52EB8927" w:rsidR="00794FA8" w:rsidRDefault="00FC344C" w:rsidP="00FB0CE1">
      <w:r>
        <w:t xml:space="preserve">Der Standard IEC 60870-5 wurde ab </w:t>
      </w:r>
      <w:r w:rsidR="00794FA8">
        <w:t xml:space="preserve">dem Jahr </w:t>
      </w:r>
      <w:r>
        <w:t>1990 Stück für Stück veröffentlicht. In den Sektionen IEC 60870-5-1 bis IEC 60870-5-5 wurden einzelne Teile des schlussendlichen Übertragungsprotokoll definiert. Dieses wurde 1995 unter dem Namen „IEC 60870-5-101 Companion Standard for Basic Telecontrol Tasks“ vorgestellt</w:t>
      </w:r>
      <w:r w:rsidR="004D6BB3">
        <w:t>, kurz 101er</w:t>
      </w:r>
      <w:r>
        <w:t>.</w:t>
      </w:r>
      <w:r w:rsidR="0097453A">
        <w:t xml:space="preserve"> Es ist das erste komplette, einsatzbereite SCADA-Protokoll um über ein räumlich ausgedehntes Gebiet energietechnische Anlagen zu überwachen und zu steuern. </w:t>
      </w:r>
      <w:r w:rsidR="00845C42">
        <w:t>In den folgenden IEC 60780-5-102 und IEC 60780-5-103 wurde Unterstützung für Netzschutztechnik, wie Distanz</w:t>
      </w:r>
      <w:r w:rsidR="004D6BB3">
        <w:t>- und</w:t>
      </w:r>
      <w:r w:rsidR="00845C42">
        <w:t xml:space="preserve"> </w:t>
      </w:r>
      <w:r w:rsidR="004D6BB3">
        <w:t>Differentialschutz, hinzugefügt. In der</w:t>
      </w:r>
      <w:r w:rsidR="00794FA8">
        <w:t>, im Jahr</w:t>
      </w:r>
      <w:r w:rsidR="004D6BB3">
        <w:t xml:space="preserve"> 2000 veröffentlichten</w:t>
      </w:r>
      <w:r w:rsidR="00794FA8">
        <w:t>,</w:t>
      </w:r>
      <w:r w:rsidR="004D6BB3">
        <w:t xml:space="preserve"> IEC 60780-5-104, kurz 104er, wurde dem 101er ein Netzwerk- und Transportlayer hinzugefügt, sodass nun auch 101er-Nachrichten über TCP/IP übertragen werden k</w:t>
      </w:r>
      <w:r w:rsidR="0071460C">
        <w:t>ö</w:t>
      </w:r>
      <w:r w:rsidR="004D6BB3">
        <w:t>nn</w:t>
      </w:r>
      <w:r w:rsidR="0071460C">
        <w:t>en</w:t>
      </w:r>
      <w:r w:rsidR="002352CE">
        <w:t xml:space="preserve"> </w:t>
      </w:r>
      <w:r w:rsidR="002352CE">
        <w:fldChar w:fldCharType="begin"/>
      </w:r>
      <w:r w:rsidR="00794FA8">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rsidR="002352CE">
        <w:fldChar w:fldCharType="separate"/>
      </w:r>
      <w:r w:rsidR="00794FA8" w:rsidRPr="00794FA8">
        <w:rPr>
          <w:rFonts w:cs="Arial"/>
          <w:szCs w:val="24"/>
        </w:rPr>
        <w:t>[11, S. 177–178]</w:t>
      </w:r>
      <w:r w:rsidR="002352CE">
        <w:fldChar w:fldCharType="end"/>
      </w:r>
      <w:r w:rsidR="004D6BB3">
        <w:t>.</w:t>
      </w:r>
      <w:r w:rsidR="000D56E4">
        <w:t xml:space="preserve"> </w:t>
      </w:r>
    </w:p>
    <w:p w14:paraId="0F6B5AA2" w14:textId="77777777" w:rsidR="00ED3F8B" w:rsidRDefault="00794FA8" w:rsidP="00A931DF">
      <w:pPr>
        <w:pStyle w:val="berschrift3"/>
      </w:pPr>
      <w:r>
        <w:t>IEC 60870-5-101</w:t>
      </w:r>
    </w:p>
    <w:p w14:paraId="5ACDF719" w14:textId="7078182F" w:rsidR="003E3175" w:rsidRDefault="00D84C93" w:rsidP="003E3175">
      <w:pPr>
        <w:keepNext/>
      </w:pPr>
      <w:r w:rsidRPr="00ED3F8B">
        <w:t xml:space="preserve">101er </w:t>
      </w:r>
      <w:r w:rsidR="00AA0459" w:rsidRPr="00ED3F8B">
        <w:t xml:space="preserve">arbeitet auf den OSI-Ebenen 1, 2 und 7, also dem Physical, dem Data Link und dem Application Layer. </w:t>
      </w:r>
      <w:r w:rsidR="00ED3F8B">
        <w:t>Um</w:t>
      </w:r>
      <w:r w:rsidR="00AA0459" w:rsidRPr="00ED3F8B">
        <w:t xml:space="preserve"> zwei </w:t>
      </w:r>
      <w:r w:rsidR="00A931DF" w:rsidRPr="00ED3F8B">
        <w:t>Geräten, die mit 101er ko</w:t>
      </w:r>
      <w:r w:rsidR="00ED3F8B">
        <w:t xml:space="preserve">mmunizieren, physikalisch </w:t>
      </w:r>
      <w:r w:rsidR="00ED3F8B">
        <w:lastRenderedPageBreak/>
        <w:t>zu verbinden, werden die bestehenden Standards RS-232 und RS-485 benutzt, sowie Hersteller spezifische Hardware.</w:t>
      </w:r>
      <w:r w:rsidR="00795338">
        <w:t xml:space="preserve"> </w:t>
      </w:r>
      <w:r w:rsidR="003E3175">
        <w:t>Das Protokoll operiert auf dem Master-Slave-Prinzip, wo ein Master-Gerät</w:t>
      </w:r>
      <w:r w:rsidR="00B6124B">
        <w:t>, auch Master Station genannt,</w:t>
      </w:r>
      <w:r w:rsidR="003E3175">
        <w:t xml:space="preserve"> einen oder mehrere Slave-Geräte</w:t>
      </w:r>
      <w:r w:rsidR="00B6124B">
        <w:t>, auch Outstation genannt,</w:t>
      </w:r>
      <w:r w:rsidR="003E3175">
        <w:t xml:space="preserve"> kontrolliert.</w:t>
      </w:r>
      <w:r w:rsidR="003E3175" w:rsidRPr="003E3175">
        <w:drawing>
          <wp:inline distT="0" distB="0" distL="0" distR="0" wp14:anchorId="42D1A944" wp14:editId="65A7D3CB">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10000"/>
                    </a:xfrm>
                    <a:prstGeom prst="rect">
                      <a:avLst/>
                    </a:prstGeom>
                  </pic:spPr>
                </pic:pic>
              </a:graphicData>
            </a:graphic>
          </wp:inline>
        </w:drawing>
      </w:r>
    </w:p>
    <w:p w14:paraId="2A8D5160" w14:textId="7886659E" w:rsidR="003E3175" w:rsidRDefault="003E3175" w:rsidP="003E3175">
      <w:pPr>
        <w:pStyle w:val="Beschriftung"/>
      </w:pPr>
      <w:bookmarkStart w:id="28" w:name="_Ref106893183"/>
      <w:bookmarkStart w:id="29" w:name="_Toc106903016"/>
      <w:r>
        <w:t xml:space="preserve">Abb. </w:t>
      </w:r>
      <w:fldSimple w:instr=" SEQ Abb. \* ARABIC ">
        <w:r w:rsidR="00F73D3F">
          <w:rPr>
            <w:noProof/>
          </w:rPr>
          <w:t>10</w:t>
        </w:r>
      </w:fldSimple>
      <w:bookmarkEnd w:id="28"/>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29"/>
      <w:r>
        <w:fldChar w:fldCharType="end"/>
      </w:r>
    </w:p>
    <w:p w14:paraId="13CAA34A" w14:textId="1E82270D" w:rsidR="00B6124B" w:rsidRDefault="003E3175" w:rsidP="00ED3F8B">
      <w:r>
        <w:t xml:space="preserve">Wie in </w:t>
      </w:r>
      <w:r>
        <w:fldChar w:fldCharType="begin"/>
      </w:r>
      <w:r>
        <w:instrText xml:space="preserve"> REF _Ref106893183 \h </w:instrText>
      </w:r>
      <w:r>
        <w:fldChar w:fldCharType="separate"/>
      </w:r>
      <w:r w:rsidR="00F73D3F">
        <w:t xml:space="preserve">Abb. </w:t>
      </w:r>
      <w:r w:rsidR="00F73D3F">
        <w:rPr>
          <w:noProof/>
        </w:rPr>
        <w:t>10</w:t>
      </w:r>
      <w:r>
        <w:fldChar w:fldCharType="end"/>
      </w:r>
      <w:r>
        <w:t xml:space="preserve"> zu erkennen ist, gibt es zwei grundlegende Arten Master </w:t>
      </w:r>
      <w:r w:rsidR="00B6124B">
        <w:t>Station</w:t>
      </w:r>
      <w:r w:rsidR="00976247">
        <w:t>s</w:t>
      </w:r>
      <w:r w:rsidR="00B6124B">
        <w:t xml:space="preserve"> mit Outstation</w:t>
      </w:r>
      <w:r w:rsidR="00976247">
        <w:t>s</w:t>
      </w:r>
      <w:r w:rsidR="00B6124B">
        <w:t xml:space="preserve"> zu verbinden: Punkt-zu-Punkt-, und Mehrpunkt-Verbindungen. Bei einer Punkt-zu-Punkt-Verbindung ist jeweils eine Master Station mit einer Outstation verbunden</w:t>
      </w:r>
      <w:r w:rsidR="00F81FBE">
        <w:t xml:space="preserve"> und beide können gleichzeitig</w:t>
      </w:r>
      <w:r w:rsidR="00976247">
        <w:t xml:space="preserve"> und</w:t>
      </w:r>
      <w:r w:rsidR="00F81FBE">
        <w:t xml:space="preserve"> unabhängig voneinander kommunizieren. </w:t>
      </w:r>
      <w:r w:rsidR="00976247">
        <w:t xml:space="preserve">Bei einem Multipunk-Setup sendet die Master Station immer an alle Outstations, diese müssen sich aber alle einen Kanal teilen. Deswegen kann immer nur eine Outstation zu selben Zeit senden </w:t>
      </w:r>
      <w:r w:rsidR="008A113E">
        <w:fldChar w:fldCharType="begin"/>
      </w:r>
      <w:r w:rsidR="008A113E">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rsidR="008A113E">
        <w:fldChar w:fldCharType="separate"/>
      </w:r>
      <w:r w:rsidR="008A113E" w:rsidRPr="008A113E">
        <w:rPr>
          <w:rFonts w:cs="Arial"/>
          <w:szCs w:val="24"/>
        </w:rPr>
        <w:t>[11, S. 185–186]</w:t>
      </w:r>
      <w:r w:rsidR="008A113E">
        <w:fldChar w:fldCharType="end"/>
      </w:r>
      <w:r w:rsidR="00976247">
        <w:t>.</w:t>
      </w:r>
    </w:p>
    <w:p w14:paraId="6A57BCB9" w14:textId="42F0075C" w:rsidR="00976247" w:rsidRDefault="00976247" w:rsidP="00ED3F8B"/>
    <w:p w14:paraId="24E223FA" w14:textId="1972D2A8" w:rsidR="0059139A" w:rsidRDefault="00976247" w:rsidP="00ED3F8B">
      <w:r>
        <w:t xml:space="preserve">Auf der Data Link Ebene muss vor allem bei der Energietechnik immer sichergestellt </w:t>
      </w:r>
      <w:r w:rsidR="008A113E">
        <w:t>sein, dass auf dem Weg zwischen Netzwarte und Leistungsschalter keine Informationen verfälscht oder verloren werden. Deswegen</w:t>
      </w:r>
      <w:r w:rsidR="008843D3">
        <w:t xml:space="preserve"> ist ein 101er Datenpaket, beziehungsweise Frame, so klein wie nötig. Da bei weniger übertragenen Bits die Wahrscheinlichkeit kleiner ist, da</w:t>
      </w:r>
      <w:r w:rsidR="008200A0">
        <w:t>s</w:t>
      </w:r>
      <w:r w:rsidR="008843D3">
        <w:t>s bei einem Frame Fehler auftreten.</w:t>
      </w:r>
      <w:r w:rsidR="008200A0">
        <w:t xml:space="preserve"> In </w:t>
      </w:r>
      <w:r w:rsidR="00BD687F">
        <w:fldChar w:fldCharType="begin"/>
      </w:r>
      <w:r w:rsidR="00BD687F">
        <w:instrText xml:space="preserve"> REF _Ref106900879 \h </w:instrText>
      </w:r>
      <w:r w:rsidR="00BD687F">
        <w:fldChar w:fldCharType="separate"/>
      </w:r>
      <w:r w:rsidR="00F73D3F">
        <w:t xml:space="preserve">Abb. </w:t>
      </w:r>
      <w:r w:rsidR="00F73D3F">
        <w:rPr>
          <w:noProof/>
        </w:rPr>
        <w:t>11</w:t>
      </w:r>
      <w:r w:rsidR="00BD687F">
        <w:fldChar w:fldCharType="end"/>
      </w:r>
      <w:r w:rsidR="008200A0">
        <w:t xml:space="preserve"> sind die drei verschiedenen Arten an Frames dargestellt: V</w:t>
      </w:r>
      <w:r w:rsidR="00AC6245">
        <w:t>a</w:t>
      </w:r>
      <w:r w:rsidR="008200A0">
        <w:t>riable Length Frames,</w:t>
      </w:r>
      <w:r w:rsidR="0063391F">
        <w:t xml:space="preserve"> welche Daten übertragen;</w:t>
      </w:r>
      <w:r w:rsidR="008200A0">
        <w:t xml:space="preserve"> Fixed Length Frames</w:t>
      </w:r>
      <w:r w:rsidR="0063391F">
        <w:t>, welche Control Commands und Acknowledgments übertragen;</w:t>
      </w:r>
      <w:r w:rsidR="008200A0">
        <w:t xml:space="preserve"> Single Control Character</w:t>
      </w:r>
      <w:r w:rsidR="0063391F">
        <w:t xml:space="preserve">, welche nur </w:t>
      </w:r>
      <w:r w:rsidR="0063391F">
        <w:t>Acknowledgments</w:t>
      </w:r>
      <w:r w:rsidR="0063391F">
        <w:t xml:space="preserve">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6C2EF3" w14:paraId="664D8B4E" w14:textId="77777777" w:rsidTr="00263B1C">
        <w:tc>
          <w:tcPr>
            <w:tcW w:w="4762" w:type="dxa"/>
            <w:gridSpan w:val="3"/>
            <w:vAlign w:val="center"/>
          </w:tcPr>
          <w:p w14:paraId="7B5172EA" w14:textId="291BC969" w:rsidR="006C2EF3" w:rsidRDefault="006C2EF3" w:rsidP="007D19CC">
            <w:pPr>
              <w:jc w:val="center"/>
            </w:pPr>
            <w:r>
              <w:lastRenderedPageBreak/>
              <w:t>Frames</w:t>
            </w:r>
          </w:p>
        </w:tc>
        <w:tc>
          <w:tcPr>
            <w:tcW w:w="794" w:type="dxa"/>
            <w:tcBorders>
              <w:right w:val="single" w:sz="4" w:space="0" w:color="auto"/>
            </w:tcBorders>
          </w:tcPr>
          <w:p w14:paraId="7EB26AF2" w14:textId="77777777" w:rsidR="006C2EF3" w:rsidRDefault="006C2EF3" w:rsidP="007D19CC">
            <w:pPr>
              <w:jc w:val="center"/>
            </w:pPr>
          </w:p>
        </w:tc>
        <w:tc>
          <w:tcPr>
            <w:tcW w:w="794" w:type="dxa"/>
            <w:tcBorders>
              <w:left w:val="single" w:sz="4" w:space="0" w:color="auto"/>
            </w:tcBorders>
          </w:tcPr>
          <w:p w14:paraId="1DBDD481" w14:textId="77777777" w:rsidR="006C2EF3" w:rsidRDefault="006C2EF3" w:rsidP="007D19CC">
            <w:pPr>
              <w:jc w:val="center"/>
            </w:pPr>
          </w:p>
        </w:tc>
        <w:tc>
          <w:tcPr>
            <w:tcW w:w="1984" w:type="dxa"/>
            <w:tcBorders>
              <w:left w:val="nil"/>
            </w:tcBorders>
          </w:tcPr>
          <w:p w14:paraId="168E25D1" w14:textId="4F14E21D" w:rsidR="006C2EF3" w:rsidRDefault="0063391F" w:rsidP="007D19CC">
            <w:pPr>
              <w:jc w:val="center"/>
            </w:pPr>
            <w:r>
              <w:t>Übertragung</w:t>
            </w:r>
          </w:p>
        </w:tc>
      </w:tr>
      <w:tr w:rsidR="0063391F" w14:paraId="63FD4FEF" w14:textId="35156206" w:rsidTr="006C2EF3">
        <w:tc>
          <w:tcPr>
            <w:tcW w:w="1984" w:type="dxa"/>
            <w:tcBorders>
              <w:bottom w:val="single" w:sz="4" w:space="0" w:color="auto"/>
            </w:tcBorders>
            <w:vAlign w:val="center"/>
          </w:tcPr>
          <w:p w14:paraId="28ECD22B" w14:textId="3DEDFE9D" w:rsidR="003A4EC7" w:rsidRDefault="003A4EC7" w:rsidP="007D19CC">
            <w:pPr>
              <w:jc w:val="center"/>
            </w:pPr>
            <w:r>
              <w:t xml:space="preserve">Variable Length </w:t>
            </w:r>
          </w:p>
        </w:tc>
        <w:tc>
          <w:tcPr>
            <w:tcW w:w="794" w:type="dxa"/>
            <w:vAlign w:val="center"/>
          </w:tcPr>
          <w:p w14:paraId="20478BB9" w14:textId="501C8BAC" w:rsidR="003A4EC7" w:rsidRDefault="003A4EC7" w:rsidP="007D19CC">
            <w:pPr>
              <w:jc w:val="center"/>
            </w:pPr>
          </w:p>
        </w:tc>
        <w:tc>
          <w:tcPr>
            <w:tcW w:w="1984" w:type="dxa"/>
            <w:tcBorders>
              <w:bottom w:val="single" w:sz="4" w:space="0" w:color="auto"/>
            </w:tcBorders>
            <w:vAlign w:val="center"/>
          </w:tcPr>
          <w:p w14:paraId="73C7F259" w14:textId="570BD51D" w:rsidR="003A4EC7" w:rsidRDefault="003A4EC7" w:rsidP="007D19CC">
            <w:pPr>
              <w:jc w:val="center"/>
            </w:pPr>
            <w:r>
              <w:t>Fixed Length</w:t>
            </w:r>
          </w:p>
        </w:tc>
        <w:tc>
          <w:tcPr>
            <w:tcW w:w="794" w:type="dxa"/>
            <w:tcBorders>
              <w:right w:val="single" w:sz="4" w:space="0" w:color="auto"/>
            </w:tcBorders>
          </w:tcPr>
          <w:p w14:paraId="6EF539D1" w14:textId="77777777" w:rsidR="003A4EC7" w:rsidRDefault="003A4EC7" w:rsidP="007D19CC">
            <w:pPr>
              <w:jc w:val="center"/>
            </w:pPr>
          </w:p>
        </w:tc>
        <w:tc>
          <w:tcPr>
            <w:tcW w:w="794" w:type="dxa"/>
            <w:tcBorders>
              <w:left w:val="single" w:sz="4" w:space="0" w:color="auto"/>
            </w:tcBorders>
          </w:tcPr>
          <w:p w14:paraId="7295BA6F" w14:textId="0E6FB812" w:rsidR="003A4EC7" w:rsidRDefault="003A4EC7" w:rsidP="007D19CC">
            <w:pPr>
              <w:jc w:val="center"/>
            </w:pPr>
          </w:p>
        </w:tc>
        <w:tc>
          <w:tcPr>
            <w:tcW w:w="1984" w:type="dxa"/>
            <w:tcBorders>
              <w:left w:val="nil"/>
              <w:bottom w:val="single" w:sz="4" w:space="0" w:color="auto"/>
            </w:tcBorders>
          </w:tcPr>
          <w:p w14:paraId="105E5261" w14:textId="3388F1E2" w:rsidR="003A4EC7" w:rsidRDefault="003A4EC7" w:rsidP="007D19CC">
            <w:pPr>
              <w:jc w:val="center"/>
            </w:pPr>
            <w:r>
              <w:t>Bit Sequenz</w:t>
            </w:r>
          </w:p>
        </w:tc>
      </w:tr>
      <w:tr w:rsidR="0063391F" w14:paraId="18B79A2D" w14:textId="0D8B10AF" w:rsidTr="003A4EC7">
        <w:tc>
          <w:tcPr>
            <w:tcW w:w="1984" w:type="dxa"/>
            <w:tcBorders>
              <w:top w:val="single" w:sz="4" w:space="0" w:color="auto"/>
              <w:left w:val="single" w:sz="4" w:space="0" w:color="auto"/>
              <w:bottom w:val="single" w:sz="4" w:space="0" w:color="auto"/>
              <w:right w:val="single" w:sz="4" w:space="0" w:color="auto"/>
            </w:tcBorders>
            <w:vAlign w:val="center"/>
          </w:tcPr>
          <w:p w14:paraId="07F06B74" w14:textId="07903241" w:rsidR="003A4EC7" w:rsidRDefault="003A4EC7" w:rsidP="007D19CC">
            <w:pPr>
              <w:jc w:val="center"/>
            </w:pPr>
            <w:r>
              <w:t>0x68</w:t>
            </w:r>
          </w:p>
        </w:tc>
        <w:tc>
          <w:tcPr>
            <w:tcW w:w="794" w:type="dxa"/>
            <w:tcBorders>
              <w:left w:val="single" w:sz="4" w:space="0" w:color="auto"/>
              <w:right w:val="single" w:sz="4" w:space="0" w:color="auto"/>
            </w:tcBorders>
            <w:vAlign w:val="center"/>
          </w:tcPr>
          <w:p w14:paraId="2D56FCA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D26B53B" w14:textId="263AAC37" w:rsidR="003A4EC7" w:rsidRDefault="003A4EC7" w:rsidP="007D19CC">
            <w:pPr>
              <w:jc w:val="center"/>
            </w:pPr>
            <w:r>
              <w:t>0x10</w:t>
            </w:r>
          </w:p>
        </w:tc>
        <w:tc>
          <w:tcPr>
            <w:tcW w:w="794" w:type="dxa"/>
            <w:tcBorders>
              <w:left w:val="single" w:sz="4" w:space="0" w:color="auto"/>
              <w:right w:val="single" w:sz="4" w:space="0" w:color="auto"/>
            </w:tcBorders>
          </w:tcPr>
          <w:p w14:paraId="2E1FA0FC" w14:textId="77777777" w:rsidR="003A4EC7" w:rsidRDefault="003A4EC7" w:rsidP="007D19CC">
            <w:pPr>
              <w:jc w:val="center"/>
            </w:pPr>
          </w:p>
        </w:tc>
        <w:tc>
          <w:tcPr>
            <w:tcW w:w="794" w:type="dxa"/>
            <w:tcBorders>
              <w:left w:val="single" w:sz="4" w:space="0" w:color="auto"/>
              <w:right w:val="single" w:sz="4" w:space="0" w:color="auto"/>
            </w:tcBorders>
          </w:tcPr>
          <w:p w14:paraId="220E7996" w14:textId="35A24A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B0BBAF4" w14:textId="31F3C926" w:rsidR="003A4EC7" w:rsidRDefault="003A4EC7" w:rsidP="007D19CC">
            <w:pPr>
              <w:jc w:val="center"/>
            </w:pPr>
            <w:r>
              <w:t>Start Bit: 0</w:t>
            </w:r>
          </w:p>
        </w:tc>
      </w:tr>
      <w:tr w:rsidR="0063391F" w14:paraId="11C5CD4D" w14:textId="7C0FF103" w:rsidTr="003A4EC7">
        <w:tc>
          <w:tcPr>
            <w:tcW w:w="1984" w:type="dxa"/>
            <w:tcBorders>
              <w:top w:val="single" w:sz="4" w:space="0" w:color="auto"/>
              <w:left w:val="single" w:sz="4" w:space="0" w:color="auto"/>
              <w:bottom w:val="single" w:sz="4" w:space="0" w:color="auto"/>
              <w:right w:val="single" w:sz="4" w:space="0" w:color="auto"/>
            </w:tcBorders>
            <w:vAlign w:val="center"/>
          </w:tcPr>
          <w:p w14:paraId="56A26A44" w14:textId="36BCB466" w:rsidR="003A4EC7" w:rsidRDefault="003A4EC7" w:rsidP="007D19CC">
            <w:pPr>
              <w:jc w:val="center"/>
            </w:pPr>
            <w:r>
              <w:t>Length (0-255)</w:t>
            </w:r>
          </w:p>
        </w:tc>
        <w:tc>
          <w:tcPr>
            <w:tcW w:w="794" w:type="dxa"/>
            <w:tcBorders>
              <w:left w:val="single" w:sz="4" w:space="0" w:color="auto"/>
              <w:right w:val="single" w:sz="4" w:space="0" w:color="auto"/>
            </w:tcBorders>
            <w:vAlign w:val="center"/>
          </w:tcPr>
          <w:p w14:paraId="2FD39C3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41C4723" w14:textId="3FED3B61" w:rsidR="003A4EC7" w:rsidRDefault="003A4EC7" w:rsidP="007D19CC">
            <w:pPr>
              <w:jc w:val="center"/>
            </w:pPr>
            <w:r>
              <w:t>Control Field</w:t>
            </w:r>
          </w:p>
        </w:tc>
        <w:tc>
          <w:tcPr>
            <w:tcW w:w="794" w:type="dxa"/>
            <w:tcBorders>
              <w:left w:val="single" w:sz="4" w:space="0" w:color="auto"/>
              <w:right w:val="single" w:sz="4" w:space="0" w:color="auto"/>
            </w:tcBorders>
          </w:tcPr>
          <w:p w14:paraId="4188BC08" w14:textId="77777777" w:rsidR="003A4EC7" w:rsidRDefault="003A4EC7" w:rsidP="007D19CC">
            <w:pPr>
              <w:jc w:val="center"/>
            </w:pPr>
          </w:p>
        </w:tc>
        <w:tc>
          <w:tcPr>
            <w:tcW w:w="794" w:type="dxa"/>
            <w:tcBorders>
              <w:left w:val="single" w:sz="4" w:space="0" w:color="auto"/>
              <w:right w:val="single" w:sz="4" w:space="0" w:color="auto"/>
            </w:tcBorders>
          </w:tcPr>
          <w:p w14:paraId="6616B635" w14:textId="06713EF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9E0025" w14:textId="4F2FEC18" w:rsidR="003A4EC7" w:rsidRDefault="00E772D4" w:rsidP="007D19CC">
            <w:pPr>
              <w:jc w:val="center"/>
            </w:pPr>
            <w:r>
              <w:t xml:space="preserve">8. </w:t>
            </w:r>
            <w:r w:rsidR="003A4EC7">
              <w:t>Data Bit</w:t>
            </w:r>
            <w:r>
              <w:t xml:space="preserve"> </w:t>
            </w:r>
          </w:p>
        </w:tc>
      </w:tr>
      <w:tr w:rsidR="0063391F" w14:paraId="0E22956E" w14:textId="6A784F40" w:rsidTr="003A4EC7">
        <w:tc>
          <w:tcPr>
            <w:tcW w:w="1984" w:type="dxa"/>
            <w:tcBorders>
              <w:top w:val="single" w:sz="4" w:space="0" w:color="auto"/>
              <w:left w:val="single" w:sz="4" w:space="0" w:color="auto"/>
              <w:bottom w:val="single" w:sz="4" w:space="0" w:color="auto"/>
              <w:right w:val="single" w:sz="4" w:space="0" w:color="auto"/>
            </w:tcBorders>
            <w:vAlign w:val="center"/>
          </w:tcPr>
          <w:p w14:paraId="6C61C522" w14:textId="155D2F27" w:rsidR="003A4EC7" w:rsidRDefault="003A4EC7" w:rsidP="007D19CC">
            <w:pPr>
              <w:jc w:val="center"/>
            </w:pPr>
            <w:r>
              <w:t xml:space="preserve">Length </w:t>
            </w:r>
            <w:r>
              <w:t>(0-255)</w:t>
            </w:r>
          </w:p>
        </w:tc>
        <w:tc>
          <w:tcPr>
            <w:tcW w:w="794" w:type="dxa"/>
            <w:tcBorders>
              <w:left w:val="single" w:sz="4" w:space="0" w:color="auto"/>
              <w:right w:val="single" w:sz="4" w:space="0" w:color="auto"/>
            </w:tcBorders>
            <w:vAlign w:val="center"/>
          </w:tcPr>
          <w:p w14:paraId="7DD49219"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5EF5C6E3" w14:textId="2D5A004B" w:rsidR="003A4EC7" w:rsidRDefault="003A4EC7" w:rsidP="007D19CC">
            <w:pPr>
              <w:jc w:val="center"/>
            </w:pPr>
            <w:r>
              <w:t>Address Field</w:t>
            </w:r>
          </w:p>
        </w:tc>
        <w:tc>
          <w:tcPr>
            <w:tcW w:w="794" w:type="dxa"/>
            <w:tcBorders>
              <w:left w:val="single" w:sz="4" w:space="0" w:color="auto"/>
              <w:right w:val="single" w:sz="4" w:space="0" w:color="auto"/>
            </w:tcBorders>
          </w:tcPr>
          <w:p w14:paraId="0A08960E" w14:textId="77777777" w:rsidR="003A4EC7" w:rsidRDefault="003A4EC7" w:rsidP="007D19CC">
            <w:pPr>
              <w:jc w:val="center"/>
            </w:pPr>
          </w:p>
        </w:tc>
        <w:tc>
          <w:tcPr>
            <w:tcW w:w="794" w:type="dxa"/>
            <w:tcBorders>
              <w:left w:val="single" w:sz="4" w:space="0" w:color="auto"/>
              <w:right w:val="single" w:sz="4" w:space="0" w:color="auto"/>
            </w:tcBorders>
          </w:tcPr>
          <w:p w14:paraId="426B1BEB" w14:textId="245272BE"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48532DA" w14:textId="275B6988" w:rsidR="003A4EC7" w:rsidRDefault="00E772D4" w:rsidP="007D19CC">
            <w:pPr>
              <w:jc w:val="center"/>
            </w:pPr>
            <w:r>
              <w:t xml:space="preserve">7. </w:t>
            </w:r>
            <w:r w:rsidR="003A4EC7">
              <w:t>Data Bit</w:t>
            </w:r>
          </w:p>
        </w:tc>
      </w:tr>
      <w:tr w:rsidR="0063391F" w14:paraId="766B4BE7" w14:textId="24FC9E8D" w:rsidTr="003A4EC7">
        <w:tc>
          <w:tcPr>
            <w:tcW w:w="1984" w:type="dxa"/>
            <w:tcBorders>
              <w:top w:val="single" w:sz="4" w:space="0" w:color="auto"/>
              <w:left w:val="single" w:sz="4" w:space="0" w:color="auto"/>
              <w:bottom w:val="single" w:sz="4" w:space="0" w:color="auto"/>
              <w:right w:val="single" w:sz="4" w:space="0" w:color="auto"/>
            </w:tcBorders>
            <w:vAlign w:val="center"/>
          </w:tcPr>
          <w:p w14:paraId="5FCB66B0" w14:textId="6C3DA4E8" w:rsidR="003A4EC7" w:rsidRDefault="003A4EC7" w:rsidP="007D19CC">
            <w:pPr>
              <w:jc w:val="center"/>
            </w:pPr>
            <w:r>
              <w:t>0x68</w:t>
            </w:r>
          </w:p>
        </w:tc>
        <w:tc>
          <w:tcPr>
            <w:tcW w:w="794" w:type="dxa"/>
            <w:tcBorders>
              <w:left w:val="single" w:sz="4" w:space="0" w:color="auto"/>
              <w:right w:val="single" w:sz="4" w:space="0" w:color="auto"/>
            </w:tcBorders>
            <w:vAlign w:val="center"/>
          </w:tcPr>
          <w:p w14:paraId="192F63F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A1A3E57" w14:textId="20753189" w:rsidR="003A4EC7" w:rsidRDefault="00E772D4" w:rsidP="007D19CC">
            <w:pPr>
              <w:jc w:val="center"/>
            </w:pPr>
            <w:r>
              <w:t>(</w:t>
            </w:r>
            <w:r w:rsidR="003A4EC7">
              <w:t>Address Field</w:t>
            </w:r>
            <w:r>
              <w:t>)</w:t>
            </w:r>
          </w:p>
        </w:tc>
        <w:tc>
          <w:tcPr>
            <w:tcW w:w="794" w:type="dxa"/>
            <w:tcBorders>
              <w:left w:val="single" w:sz="4" w:space="0" w:color="auto"/>
              <w:right w:val="single" w:sz="4" w:space="0" w:color="auto"/>
            </w:tcBorders>
          </w:tcPr>
          <w:p w14:paraId="6B75E155" w14:textId="77777777" w:rsidR="003A4EC7" w:rsidRDefault="003A4EC7" w:rsidP="007D19CC">
            <w:pPr>
              <w:jc w:val="center"/>
            </w:pPr>
          </w:p>
        </w:tc>
        <w:tc>
          <w:tcPr>
            <w:tcW w:w="794" w:type="dxa"/>
            <w:tcBorders>
              <w:left w:val="single" w:sz="4" w:space="0" w:color="auto"/>
              <w:right w:val="single" w:sz="4" w:space="0" w:color="auto"/>
            </w:tcBorders>
          </w:tcPr>
          <w:p w14:paraId="7D7139C4" w14:textId="666929CF"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5B5A66" w14:textId="52F214AB" w:rsidR="003A4EC7" w:rsidRDefault="00E772D4" w:rsidP="007D19CC">
            <w:pPr>
              <w:jc w:val="center"/>
            </w:pPr>
            <w:r>
              <w:t xml:space="preserve">6. </w:t>
            </w:r>
            <w:r w:rsidR="003A4EC7">
              <w:t>Data Bit</w:t>
            </w:r>
          </w:p>
        </w:tc>
      </w:tr>
      <w:tr w:rsidR="0063391F" w14:paraId="11FE0982" w14:textId="6DA79FFE" w:rsidTr="003A4EC7">
        <w:tc>
          <w:tcPr>
            <w:tcW w:w="1984" w:type="dxa"/>
            <w:tcBorders>
              <w:top w:val="single" w:sz="4" w:space="0" w:color="auto"/>
              <w:left w:val="single" w:sz="4" w:space="0" w:color="auto"/>
              <w:bottom w:val="single" w:sz="4" w:space="0" w:color="auto"/>
              <w:right w:val="single" w:sz="4" w:space="0" w:color="auto"/>
            </w:tcBorders>
            <w:vAlign w:val="center"/>
          </w:tcPr>
          <w:p w14:paraId="0D4BD10F" w14:textId="040AC632" w:rsidR="003A4EC7" w:rsidRDefault="003A4EC7" w:rsidP="007D19CC">
            <w:pPr>
              <w:jc w:val="center"/>
            </w:pPr>
            <w:r>
              <w:t>Control Field</w:t>
            </w:r>
          </w:p>
        </w:tc>
        <w:tc>
          <w:tcPr>
            <w:tcW w:w="794" w:type="dxa"/>
            <w:tcBorders>
              <w:left w:val="single" w:sz="4" w:space="0" w:color="auto"/>
              <w:right w:val="single" w:sz="4" w:space="0" w:color="auto"/>
            </w:tcBorders>
            <w:vAlign w:val="center"/>
          </w:tcPr>
          <w:p w14:paraId="309FF4E8"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03833490" w14:textId="28D8FD00" w:rsidR="003A4EC7" w:rsidRDefault="003A4EC7" w:rsidP="007D19CC">
            <w:pPr>
              <w:jc w:val="center"/>
            </w:pPr>
            <w:r>
              <w:t>Checksum</w:t>
            </w:r>
          </w:p>
        </w:tc>
        <w:tc>
          <w:tcPr>
            <w:tcW w:w="794" w:type="dxa"/>
            <w:tcBorders>
              <w:left w:val="single" w:sz="4" w:space="0" w:color="auto"/>
              <w:right w:val="single" w:sz="4" w:space="0" w:color="auto"/>
            </w:tcBorders>
          </w:tcPr>
          <w:p w14:paraId="2F44331A" w14:textId="77777777" w:rsidR="003A4EC7" w:rsidRDefault="003A4EC7" w:rsidP="007D19CC">
            <w:pPr>
              <w:jc w:val="center"/>
            </w:pPr>
          </w:p>
        </w:tc>
        <w:tc>
          <w:tcPr>
            <w:tcW w:w="794" w:type="dxa"/>
            <w:tcBorders>
              <w:left w:val="single" w:sz="4" w:space="0" w:color="auto"/>
              <w:right w:val="single" w:sz="4" w:space="0" w:color="auto"/>
            </w:tcBorders>
          </w:tcPr>
          <w:p w14:paraId="6025650F" w14:textId="715A463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2B1C22B" w14:textId="7FB74424" w:rsidR="003A4EC7" w:rsidRDefault="00E772D4" w:rsidP="007D19CC">
            <w:pPr>
              <w:jc w:val="center"/>
            </w:pPr>
            <w:r>
              <w:t xml:space="preserve">5. </w:t>
            </w:r>
            <w:r w:rsidR="003A4EC7">
              <w:t>Data Bit</w:t>
            </w:r>
          </w:p>
        </w:tc>
      </w:tr>
      <w:tr w:rsidR="0063391F" w14:paraId="180BB6AC" w14:textId="0872BEDF" w:rsidTr="003A4EC7">
        <w:tc>
          <w:tcPr>
            <w:tcW w:w="1984" w:type="dxa"/>
            <w:tcBorders>
              <w:top w:val="single" w:sz="4" w:space="0" w:color="auto"/>
              <w:left w:val="single" w:sz="4" w:space="0" w:color="auto"/>
              <w:bottom w:val="single" w:sz="4" w:space="0" w:color="auto"/>
              <w:right w:val="single" w:sz="4" w:space="0" w:color="auto"/>
            </w:tcBorders>
            <w:vAlign w:val="center"/>
          </w:tcPr>
          <w:p w14:paraId="59BF7D4B" w14:textId="56DCB416" w:rsidR="003A4EC7" w:rsidRDefault="003A4EC7" w:rsidP="007D19CC">
            <w:pPr>
              <w:jc w:val="center"/>
            </w:pPr>
            <w:r>
              <w:t>Address Field</w:t>
            </w:r>
          </w:p>
        </w:tc>
        <w:tc>
          <w:tcPr>
            <w:tcW w:w="794" w:type="dxa"/>
            <w:tcBorders>
              <w:left w:val="single" w:sz="4" w:space="0" w:color="auto"/>
              <w:right w:val="single" w:sz="4" w:space="0" w:color="auto"/>
            </w:tcBorders>
            <w:vAlign w:val="center"/>
          </w:tcPr>
          <w:p w14:paraId="2236818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0133B36" w14:textId="3558296A" w:rsidR="003A4EC7" w:rsidRDefault="003A4EC7" w:rsidP="007D19CC">
            <w:pPr>
              <w:jc w:val="center"/>
            </w:pPr>
            <w:r>
              <w:t>0x16</w:t>
            </w:r>
          </w:p>
        </w:tc>
        <w:tc>
          <w:tcPr>
            <w:tcW w:w="794" w:type="dxa"/>
            <w:tcBorders>
              <w:left w:val="single" w:sz="4" w:space="0" w:color="auto"/>
              <w:right w:val="single" w:sz="4" w:space="0" w:color="auto"/>
            </w:tcBorders>
          </w:tcPr>
          <w:p w14:paraId="23042709" w14:textId="77777777" w:rsidR="003A4EC7" w:rsidRDefault="003A4EC7" w:rsidP="007D19CC">
            <w:pPr>
              <w:jc w:val="center"/>
            </w:pPr>
          </w:p>
        </w:tc>
        <w:tc>
          <w:tcPr>
            <w:tcW w:w="794" w:type="dxa"/>
            <w:tcBorders>
              <w:left w:val="single" w:sz="4" w:space="0" w:color="auto"/>
              <w:right w:val="single" w:sz="4" w:space="0" w:color="auto"/>
            </w:tcBorders>
          </w:tcPr>
          <w:p w14:paraId="25D1D588" w14:textId="53DB66D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35111CEC" w14:textId="0213B8C7" w:rsidR="003A4EC7" w:rsidRDefault="00E772D4" w:rsidP="007D19CC">
            <w:pPr>
              <w:jc w:val="center"/>
            </w:pPr>
            <w:r>
              <w:t xml:space="preserve">4. </w:t>
            </w:r>
            <w:r w:rsidR="003A4EC7">
              <w:t>Data Bit</w:t>
            </w:r>
          </w:p>
        </w:tc>
      </w:tr>
      <w:tr w:rsidR="003A4EC7" w14:paraId="62F982F2" w14:textId="6C8F4E24" w:rsidTr="003A4EC7">
        <w:tc>
          <w:tcPr>
            <w:tcW w:w="1984" w:type="dxa"/>
            <w:tcBorders>
              <w:top w:val="single" w:sz="4" w:space="0" w:color="auto"/>
              <w:left w:val="single" w:sz="4" w:space="0" w:color="auto"/>
              <w:bottom w:val="single" w:sz="4" w:space="0" w:color="auto"/>
              <w:right w:val="single" w:sz="4" w:space="0" w:color="auto"/>
            </w:tcBorders>
            <w:vAlign w:val="center"/>
          </w:tcPr>
          <w:p w14:paraId="146BA8BF" w14:textId="50B92E3D" w:rsidR="003A4EC7" w:rsidRDefault="00E772D4" w:rsidP="007D19CC">
            <w:pPr>
              <w:jc w:val="center"/>
            </w:pPr>
            <w:r>
              <w:t>(</w:t>
            </w:r>
            <w:r w:rsidR="003A4EC7">
              <w:t>Address Field</w:t>
            </w:r>
            <w:r>
              <w:t>)</w:t>
            </w:r>
          </w:p>
        </w:tc>
        <w:tc>
          <w:tcPr>
            <w:tcW w:w="794" w:type="dxa"/>
            <w:tcBorders>
              <w:left w:val="single" w:sz="4" w:space="0" w:color="auto"/>
            </w:tcBorders>
            <w:vAlign w:val="center"/>
          </w:tcPr>
          <w:p w14:paraId="01356D13" w14:textId="77777777" w:rsidR="003A4EC7" w:rsidRDefault="003A4EC7" w:rsidP="007D19CC">
            <w:pPr>
              <w:jc w:val="center"/>
            </w:pPr>
          </w:p>
        </w:tc>
        <w:tc>
          <w:tcPr>
            <w:tcW w:w="1984" w:type="dxa"/>
            <w:tcBorders>
              <w:top w:val="single" w:sz="4" w:space="0" w:color="auto"/>
            </w:tcBorders>
            <w:vAlign w:val="center"/>
          </w:tcPr>
          <w:p w14:paraId="79A62287" w14:textId="77777777" w:rsidR="003A4EC7" w:rsidRDefault="003A4EC7" w:rsidP="007D19CC">
            <w:pPr>
              <w:jc w:val="center"/>
            </w:pPr>
          </w:p>
        </w:tc>
        <w:tc>
          <w:tcPr>
            <w:tcW w:w="794" w:type="dxa"/>
            <w:tcBorders>
              <w:right w:val="single" w:sz="4" w:space="0" w:color="auto"/>
            </w:tcBorders>
          </w:tcPr>
          <w:p w14:paraId="450109A2" w14:textId="77777777" w:rsidR="003A4EC7" w:rsidRDefault="003A4EC7" w:rsidP="007D19CC">
            <w:pPr>
              <w:jc w:val="center"/>
            </w:pPr>
          </w:p>
        </w:tc>
        <w:tc>
          <w:tcPr>
            <w:tcW w:w="794" w:type="dxa"/>
            <w:tcBorders>
              <w:left w:val="single" w:sz="4" w:space="0" w:color="auto"/>
              <w:right w:val="single" w:sz="4" w:space="0" w:color="auto"/>
            </w:tcBorders>
          </w:tcPr>
          <w:p w14:paraId="6B9B722D" w14:textId="4EAFB008"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0B5B510" w14:textId="7FAEE7CB" w:rsidR="003A4EC7" w:rsidRDefault="00E772D4" w:rsidP="007D19CC">
            <w:pPr>
              <w:jc w:val="center"/>
            </w:pPr>
            <w:r>
              <w:t xml:space="preserve">3. </w:t>
            </w:r>
            <w:r w:rsidR="003A4EC7">
              <w:t>Data Bit</w:t>
            </w:r>
          </w:p>
        </w:tc>
      </w:tr>
      <w:tr w:rsidR="003A4EC7" w14:paraId="05D15C5F" w14:textId="65EFF58F" w:rsidTr="003A4EC7">
        <w:tc>
          <w:tcPr>
            <w:tcW w:w="1984" w:type="dxa"/>
            <w:vMerge w:val="restart"/>
            <w:tcBorders>
              <w:top w:val="single" w:sz="4" w:space="0" w:color="auto"/>
              <w:left w:val="single" w:sz="4" w:space="0" w:color="auto"/>
              <w:bottom w:val="single" w:sz="4" w:space="0" w:color="auto"/>
              <w:right w:val="single" w:sz="4" w:space="0" w:color="auto"/>
            </w:tcBorders>
            <w:vAlign w:val="center"/>
          </w:tcPr>
          <w:p w14:paraId="4E9B272C" w14:textId="4C35DB78" w:rsidR="003A4EC7" w:rsidRDefault="00A72453" w:rsidP="007D19CC">
            <w:pPr>
              <w:jc w:val="center"/>
            </w:pPr>
            <w:r>
              <w:t xml:space="preserve">User </w:t>
            </w:r>
            <w:r w:rsidR="003A4EC7">
              <w:t xml:space="preserve">Data </w:t>
            </w:r>
            <w:r w:rsidR="003A4EC7">
              <w:br/>
              <w:t>(1-253 Bytes)</w:t>
            </w:r>
          </w:p>
        </w:tc>
        <w:tc>
          <w:tcPr>
            <w:tcW w:w="794" w:type="dxa"/>
            <w:tcBorders>
              <w:left w:val="single" w:sz="4" w:space="0" w:color="auto"/>
            </w:tcBorders>
            <w:vAlign w:val="center"/>
          </w:tcPr>
          <w:p w14:paraId="313A9AE0" w14:textId="77777777" w:rsidR="003A4EC7" w:rsidRDefault="003A4EC7" w:rsidP="007D19CC">
            <w:pPr>
              <w:jc w:val="center"/>
            </w:pPr>
          </w:p>
        </w:tc>
        <w:tc>
          <w:tcPr>
            <w:tcW w:w="1984" w:type="dxa"/>
            <w:vAlign w:val="center"/>
          </w:tcPr>
          <w:p w14:paraId="30545FB0" w14:textId="77777777" w:rsidR="003A4EC7" w:rsidRDefault="003A4EC7" w:rsidP="007D19CC">
            <w:pPr>
              <w:jc w:val="center"/>
            </w:pPr>
          </w:p>
        </w:tc>
        <w:tc>
          <w:tcPr>
            <w:tcW w:w="794" w:type="dxa"/>
            <w:tcBorders>
              <w:right w:val="single" w:sz="4" w:space="0" w:color="auto"/>
            </w:tcBorders>
          </w:tcPr>
          <w:p w14:paraId="7485DE57" w14:textId="77777777" w:rsidR="003A4EC7" w:rsidRDefault="003A4EC7" w:rsidP="007D19CC">
            <w:pPr>
              <w:jc w:val="center"/>
            </w:pPr>
          </w:p>
        </w:tc>
        <w:tc>
          <w:tcPr>
            <w:tcW w:w="794" w:type="dxa"/>
            <w:tcBorders>
              <w:left w:val="single" w:sz="4" w:space="0" w:color="auto"/>
              <w:right w:val="single" w:sz="4" w:space="0" w:color="auto"/>
            </w:tcBorders>
          </w:tcPr>
          <w:p w14:paraId="2DB87AF9" w14:textId="446F1503"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1AC6B7B" w14:textId="2E827F0C" w:rsidR="003A4EC7" w:rsidRDefault="00E772D4" w:rsidP="007D19CC">
            <w:pPr>
              <w:jc w:val="center"/>
            </w:pPr>
            <w:r>
              <w:t xml:space="preserve">2. </w:t>
            </w:r>
            <w:r w:rsidR="003A4EC7">
              <w:t>Data Bit</w:t>
            </w:r>
          </w:p>
        </w:tc>
      </w:tr>
      <w:tr w:rsidR="0063391F" w14:paraId="019A0241" w14:textId="0EA4232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279ADC39" w14:textId="77777777" w:rsidR="003A4EC7" w:rsidRDefault="003A4EC7" w:rsidP="007D19CC">
            <w:pPr>
              <w:jc w:val="center"/>
            </w:pPr>
          </w:p>
        </w:tc>
        <w:tc>
          <w:tcPr>
            <w:tcW w:w="794" w:type="dxa"/>
            <w:tcBorders>
              <w:left w:val="single" w:sz="4" w:space="0" w:color="auto"/>
            </w:tcBorders>
            <w:vAlign w:val="center"/>
          </w:tcPr>
          <w:p w14:paraId="7AFF3498" w14:textId="77777777" w:rsidR="003A4EC7" w:rsidRDefault="003A4EC7" w:rsidP="007D19CC">
            <w:pPr>
              <w:jc w:val="center"/>
            </w:pPr>
          </w:p>
        </w:tc>
        <w:tc>
          <w:tcPr>
            <w:tcW w:w="1984" w:type="dxa"/>
            <w:tcBorders>
              <w:bottom w:val="single" w:sz="4" w:space="0" w:color="auto"/>
            </w:tcBorders>
            <w:vAlign w:val="center"/>
          </w:tcPr>
          <w:p w14:paraId="2B91ACC5" w14:textId="7F3E7A2D" w:rsidR="003A4EC7" w:rsidRDefault="003A4EC7" w:rsidP="007D19CC">
            <w:pPr>
              <w:jc w:val="center"/>
            </w:pPr>
            <w:r>
              <w:t>Single Control</w:t>
            </w:r>
          </w:p>
        </w:tc>
        <w:tc>
          <w:tcPr>
            <w:tcW w:w="794" w:type="dxa"/>
            <w:tcBorders>
              <w:right w:val="single" w:sz="4" w:space="0" w:color="auto"/>
            </w:tcBorders>
          </w:tcPr>
          <w:p w14:paraId="148B70B2" w14:textId="77777777" w:rsidR="003A4EC7" w:rsidRDefault="003A4EC7" w:rsidP="007D19CC">
            <w:pPr>
              <w:jc w:val="center"/>
            </w:pPr>
          </w:p>
        </w:tc>
        <w:tc>
          <w:tcPr>
            <w:tcW w:w="794" w:type="dxa"/>
            <w:tcBorders>
              <w:left w:val="single" w:sz="4" w:space="0" w:color="auto"/>
              <w:right w:val="single" w:sz="4" w:space="0" w:color="auto"/>
            </w:tcBorders>
          </w:tcPr>
          <w:p w14:paraId="07B19840" w14:textId="387C531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9E658DA" w14:textId="45F68FE4" w:rsidR="003A4EC7" w:rsidRDefault="00E772D4" w:rsidP="007D19CC">
            <w:pPr>
              <w:jc w:val="center"/>
            </w:pPr>
            <w:r>
              <w:t xml:space="preserve">1. </w:t>
            </w:r>
            <w:r w:rsidR="003A4EC7">
              <w:t>Data Bit</w:t>
            </w:r>
          </w:p>
        </w:tc>
      </w:tr>
      <w:tr w:rsidR="0063391F" w14:paraId="3C4C02BF" w14:textId="24EB856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0D9B50F3" w14:textId="77777777" w:rsidR="003A4EC7" w:rsidRDefault="003A4EC7" w:rsidP="007D19CC">
            <w:pPr>
              <w:jc w:val="center"/>
            </w:pPr>
          </w:p>
        </w:tc>
        <w:tc>
          <w:tcPr>
            <w:tcW w:w="794" w:type="dxa"/>
            <w:tcBorders>
              <w:left w:val="single" w:sz="4" w:space="0" w:color="auto"/>
              <w:right w:val="single" w:sz="4" w:space="0" w:color="auto"/>
            </w:tcBorders>
            <w:vAlign w:val="center"/>
          </w:tcPr>
          <w:p w14:paraId="1A7D27C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E6B2121" w14:textId="1AE1FDF8" w:rsidR="003A4EC7" w:rsidRDefault="003A4EC7" w:rsidP="007D19CC">
            <w:pPr>
              <w:jc w:val="center"/>
            </w:pPr>
            <w:r>
              <w:t>0xE5</w:t>
            </w:r>
          </w:p>
        </w:tc>
        <w:tc>
          <w:tcPr>
            <w:tcW w:w="794" w:type="dxa"/>
            <w:tcBorders>
              <w:left w:val="single" w:sz="4" w:space="0" w:color="auto"/>
              <w:right w:val="single" w:sz="4" w:space="0" w:color="auto"/>
            </w:tcBorders>
          </w:tcPr>
          <w:p w14:paraId="4E3DEB65" w14:textId="77777777" w:rsidR="003A4EC7" w:rsidRDefault="003A4EC7" w:rsidP="007D19CC">
            <w:pPr>
              <w:jc w:val="center"/>
            </w:pPr>
          </w:p>
        </w:tc>
        <w:tc>
          <w:tcPr>
            <w:tcW w:w="794" w:type="dxa"/>
            <w:tcBorders>
              <w:left w:val="single" w:sz="4" w:space="0" w:color="auto"/>
              <w:right w:val="single" w:sz="4" w:space="0" w:color="auto"/>
            </w:tcBorders>
          </w:tcPr>
          <w:p w14:paraId="4ED7E2E9" w14:textId="45439F2A"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A6A8574" w14:textId="2DF4A187" w:rsidR="003A4EC7" w:rsidRDefault="003A4EC7" w:rsidP="007D19CC">
            <w:pPr>
              <w:jc w:val="center"/>
            </w:pPr>
            <w:r>
              <w:t>Parität Bit</w:t>
            </w:r>
          </w:p>
        </w:tc>
      </w:tr>
      <w:tr w:rsidR="003A4EC7" w14:paraId="127C387D" w14:textId="638EB1B1" w:rsidTr="003A4EC7">
        <w:tc>
          <w:tcPr>
            <w:tcW w:w="1984" w:type="dxa"/>
            <w:tcBorders>
              <w:top w:val="single" w:sz="4" w:space="0" w:color="auto"/>
              <w:left w:val="single" w:sz="4" w:space="0" w:color="auto"/>
              <w:bottom w:val="single" w:sz="4" w:space="0" w:color="auto"/>
              <w:right w:val="single" w:sz="4" w:space="0" w:color="auto"/>
            </w:tcBorders>
            <w:vAlign w:val="center"/>
          </w:tcPr>
          <w:p w14:paraId="6DF85160" w14:textId="7F93FAFA" w:rsidR="003A4EC7" w:rsidRDefault="003A4EC7" w:rsidP="007D19CC">
            <w:pPr>
              <w:jc w:val="center"/>
            </w:pPr>
            <w:r>
              <w:t>Checksum</w:t>
            </w:r>
          </w:p>
        </w:tc>
        <w:tc>
          <w:tcPr>
            <w:tcW w:w="794" w:type="dxa"/>
            <w:tcBorders>
              <w:left w:val="single" w:sz="4" w:space="0" w:color="auto"/>
            </w:tcBorders>
            <w:vAlign w:val="center"/>
          </w:tcPr>
          <w:p w14:paraId="6A56B3E7" w14:textId="77777777" w:rsidR="003A4EC7" w:rsidRDefault="003A4EC7" w:rsidP="007D19CC">
            <w:pPr>
              <w:jc w:val="center"/>
            </w:pPr>
          </w:p>
        </w:tc>
        <w:tc>
          <w:tcPr>
            <w:tcW w:w="1984" w:type="dxa"/>
            <w:tcBorders>
              <w:top w:val="single" w:sz="4" w:space="0" w:color="auto"/>
            </w:tcBorders>
            <w:vAlign w:val="center"/>
          </w:tcPr>
          <w:p w14:paraId="1B4091A4" w14:textId="77777777" w:rsidR="003A4EC7" w:rsidRDefault="003A4EC7" w:rsidP="007D19CC">
            <w:pPr>
              <w:jc w:val="center"/>
            </w:pPr>
          </w:p>
        </w:tc>
        <w:tc>
          <w:tcPr>
            <w:tcW w:w="794" w:type="dxa"/>
            <w:tcBorders>
              <w:right w:val="single" w:sz="4" w:space="0" w:color="auto"/>
            </w:tcBorders>
          </w:tcPr>
          <w:p w14:paraId="09C77E44" w14:textId="77777777" w:rsidR="003A4EC7" w:rsidRDefault="003A4EC7" w:rsidP="007D19CC">
            <w:pPr>
              <w:jc w:val="center"/>
            </w:pPr>
          </w:p>
        </w:tc>
        <w:tc>
          <w:tcPr>
            <w:tcW w:w="794" w:type="dxa"/>
            <w:tcBorders>
              <w:left w:val="single" w:sz="4" w:space="0" w:color="auto"/>
              <w:right w:val="single" w:sz="4" w:space="0" w:color="auto"/>
            </w:tcBorders>
          </w:tcPr>
          <w:p w14:paraId="77E3C420" w14:textId="6742D3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443CB8F" w14:textId="1A2C474F" w:rsidR="003A4EC7" w:rsidRDefault="003A4EC7" w:rsidP="007D19CC">
            <w:pPr>
              <w:jc w:val="center"/>
            </w:pPr>
            <w:r>
              <w:t>Stopp Bit: 1</w:t>
            </w:r>
          </w:p>
        </w:tc>
      </w:tr>
      <w:tr w:rsidR="003A4EC7" w14:paraId="32865884" w14:textId="67E51B3E" w:rsidTr="003A4EC7">
        <w:tc>
          <w:tcPr>
            <w:tcW w:w="1984" w:type="dxa"/>
            <w:tcBorders>
              <w:top w:val="single" w:sz="4" w:space="0" w:color="auto"/>
              <w:left w:val="single" w:sz="4" w:space="0" w:color="auto"/>
              <w:bottom w:val="single" w:sz="4" w:space="0" w:color="auto"/>
              <w:right w:val="single" w:sz="4" w:space="0" w:color="auto"/>
            </w:tcBorders>
            <w:vAlign w:val="center"/>
          </w:tcPr>
          <w:p w14:paraId="4A12B135" w14:textId="3B171B3A" w:rsidR="003A4EC7" w:rsidRDefault="003A4EC7" w:rsidP="007D19CC">
            <w:pPr>
              <w:jc w:val="center"/>
            </w:pPr>
            <w:r>
              <w:t>0x16</w:t>
            </w:r>
          </w:p>
        </w:tc>
        <w:tc>
          <w:tcPr>
            <w:tcW w:w="794" w:type="dxa"/>
            <w:tcBorders>
              <w:left w:val="single" w:sz="4" w:space="0" w:color="auto"/>
            </w:tcBorders>
            <w:vAlign w:val="center"/>
          </w:tcPr>
          <w:p w14:paraId="4A250BF4" w14:textId="77777777" w:rsidR="003A4EC7" w:rsidRDefault="003A4EC7" w:rsidP="007D19CC">
            <w:pPr>
              <w:jc w:val="center"/>
            </w:pPr>
          </w:p>
        </w:tc>
        <w:tc>
          <w:tcPr>
            <w:tcW w:w="1984" w:type="dxa"/>
            <w:vAlign w:val="center"/>
          </w:tcPr>
          <w:p w14:paraId="0A487758" w14:textId="6F2B7CE4" w:rsidR="003A4EC7" w:rsidRDefault="003A4EC7" w:rsidP="004820F7">
            <w:pPr>
              <w:keepNext/>
              <w:jc w:val="center"/>
            </w:pPr>
            <w:r>
              <w:t xml:space="preserve">1 </w:t>
            </w:r>
            <w:r w:rsidR="00A40AEE">
              <w:t>Block</w:t>
            </w:r>
            <w:r>
              <w:t xml:space="preserve">: </w:t>
            </w:r>
            <w:r w:rsidR="00A72453">
              <w:t>8 Bit</w:t>
            </w:r>
          </w:p>
        </w:tc>
        <w:tc>
          <w:tcPr>
            <w:tcW w:w="794" w:type="dxa"/>
            <w:tcBorders>
              <w:right w:val="single" w:sz="4" w:space="0" w:color="auto"/>
            </w:tcBorders>
          </w:tcPr>
          <w:p w14:paraId="1539D8E7" w14:textId="77777777" w:rsidR="003A4EC7" w:rsidRDefault="003A4EC7" w:rsidP="004820F7">
            <w:pPr>
              <w:keepNext/>
              <w:jc w:val="center"/>
            </w:pPr>
          </w:p>
        </w:tc>
        <w:tc>
          <w:tcPr>
            <w:tcW w:w="794" w:type="dxa"/>
            <w:tcBorders>
              <w:left w:val="single" w:sz="4" w:space="0" w:color="auto"/>
            </w:tcBorders>
          </w:tcPr>
          <w:p w14:paraId="1709BF53" w14:textId="023A64CE" w:rsidR="003A4EC7" w:rsidRDefault="003A4EC7" w:rsidP="004820F7">
            <w:pPr>
              <w:keepNext/>
              <w:jc w:val="center"/>
            </w:pPr>
          </w:p>
        </w:tc>
        <w:tc>
          <w:tcPr>
            <w:tcW w:w="1984" w:type="dxa"/>
            <w:tcBorders>
              <w:top w:val="single" w:sz="4" w:space="0" w:color="auto"/>
              <w:left w:val="nil"/>
            </w:tcBorders>
          </w:tcPr>
          <w:p w14:paraId="5B5301BF" w14:textId="77777777" w:rsidR="003A4EC7" w:rsidRDefault="003A4EC7" w:rsidP="004820F7">
            <w:pPr>
              <w:keepNext/>
              <w:jc w:val="center"/>
            </w:pPr>
          </w:p>
        </w:tc>
      </w:tr>
    </w:tbl>
    <w:p w14:paraId="0D571B75" w14:textId="15D4DC2E" w:rsidR="00976247" w:rsidRDefault="004820F7" w:rsidP="004820F7">
      <w:pPr>
        <w:pStyle w:val="Beschriftung"/>
      </w:pPr>
      <w:bookmarkStart w:id="30" w:name="_Ref106900879"/>
      <w:bookmarkStart w:id="31" w:name="_Toc106903017"/>
      <w:r>
        <w:t xml:space="preserve">Abb. </w:t>
      </w:r>
      <w:fldSimple w:instr=" SEQ Abb. \* ARABIC ">
        <w:r w:rsidR="00F73D3F">
          <w:rPr>
            <w:noProof/>
          </w:rPr>
          <w:t>11</w:t>
        </w:r>
      </w:fldSimple>
      <w:bookmarkEnd w:id="30"/>
      <w:r>
        <w:t xml:space="preserve"> 101er Frames</w:t>
      </w:r>
      <w:r w:rsidR="003A4EC7">
        <w:t xml:space="preserve"> und Bit Sequenz</w:t>
      </w:r>
      <w:r w:rsidR="00BD687F">
        <w:t xml:space="preserve"> </w:t>
      </w:r>
      <w:r w:rsidR="00BD687F">
        <w:fldChar w:fldCharType="begin"/>
      </w:r>
      <w:r w:rsidR="00BD687F">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rsidR="00BD687F">
        <w:fldChar w:fldCharType="separate"/>
      </w:r>
      <w:r w:rsidR="00BD687F" w:rsidRPr="00BD687F">
        <w:rPr>
          <w:rFonts w:cs="Arial"/>
        </w:rPr>
        <w:t>[11, S. 188]</w:t>
      </w:r>
      <w:bookmarkEnd w:id="31"/>
      <w:r w:rsidR="00BD687F">
        <w:fldChar w:fldCharType="end"/>
      </w:r>
    </w:p>
    <w:p w14:paraId="68E55B9A" w14:textId="1265E03D" w:rsidR="00A72453" w:rsidRDefault="00E772D4" w:rsidP="00A40AEE">
      <w:r>
        <w:t>Je nach Konfiguration werden ein oder zwei B</w:t>
      </w:r>
      <w:r w:rsidR="00A40AEE">
        <w:t>y</w:t>
      </w:r>
      <w:r>
        <w:t>t</w:t>
      </w:r>
      <w:r w:rsidR="00A40AEE">
        <w:t>e</w:t>
      </w:r>
      <w:r>
        <w:t xml:space="preserve"> lange Adressen verwendet und die Broadcast Adresse ist </w:t>
      </w:r>
      <w:r w:rsidR="00A40AEE">
        <w:t xml:space="preserve">dann </w:t>
      </w:r>
      <w:r>
        <w:t>je nachdem 0xFF oder 0xFFF</w:t>
      </w:r>
      <w:r w:rsidR="00A40AEE">
        <w:t>F</w:t>
      </w:r>
      <w:r>
        <w:t xml:space="preserve">. Damit ein Frame als valide akzeptiert wird, müssen beide Length Byte denselben Wert haben </w:t>
      </w:r>
      <w:r w:rsidR="00A72453">
        <w:t xml:space="preserve">und die empfangene Checksum muss mit der selbst berechneten Checksum übereinstimmen. Um diese zu bestimmen wird das komplette Frame Modulo 256 gerechnet </w:t>
      </w:r>
      <w:r w:rsidR="00A72453">
        <w:fldChar w:fldCharType="begin"/>
      </w:r>
      <w:r w:rsidR="00DE14A0">
        <w:instrText xml:space="preserve"> ADDIN ZOTERO_ITEM CSL_CITATION {"citationID":"PhnwYPae","properties":{"formattedCitation":"[11, S. 187\\uc0\\u8211{}189]","plainCitation":"[11, S. 187–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schema":"https://github.com/citation-style-language/schema/raw/master/csl-citation.json"} </w:instrText>
      </w:r>
      <w:r w:rsidR="00A72453">
        <w:fldChar w:fldCharType="separate"/>
      </w:r>
      <w:r w:rsidR="00DE14A0" w:rsidRPr="00DE14A0">
        <w:rPr>
          <w:rFonts w:cs="Arial"/>
          <w:szCs w:val="24"/>
        </w:rPr>
        <w:t>[11, S. 187–189]</w:t>
      </w:r>
      <w:r w:rsidR="00A72453">
        <w:fldChar w:fldCharType="end"/>
      </w:r>
      <w:r w:rsidR="00A72453">
        <w:t xml:space="preserve">.  </w:t>
      </w:r>
    </w:p>
    <w:p w14:paraId="06524634" w14:textId="77777777" w:rsidR="00A40AEE" w:rsidRDefault="00A40AEE" w:rsidP="00A40AEE"/>
    <w:p w14:paraId="1385E348" w14:textId="77777777" w:rsidR="00A048DC" w:rsidRDefault="00A72453" w:rsidP="00A40AEE">
      <w:r>
        <w:t xml:space="preserve">Außerdem kann man in </w:t>
      </w:r>
      <w:r>
        <w:fldChar w:fldCharType="begin"/>
      </w:r>
      <w:r>
        <w:instrText xml:space="preserve"> REF _Ref106900879 \h </w:instrText>
      </w:r>
      <w:r w:rsidR="00A40AEE">
        <w:instrText xml:space="preserve"> \* MERGEFORMAT </w:instrText>
      </w:r>
      <w:r>
        <w:fldChar w:fldCharType="separate"/>
      </w:r>
      <w:r w:rsidR="00F73D3F">
        <w:t xml:space="preserve">Abb. </w:t>
      </w:r>
      <w:r w:rsidR="00F73D3F">
        <w:rPr>
          <w:noProof/>
        </w:rPr>
        <w:t>11</w:t>
      </w:r>
      <w:r>
        <w:fldChar w:fldCharType="end"/>
      </w:r>
      <w:r>
        <w:t xml:space="preserve"> sehen, wie die Bits der Frames übertragen werden. </w:t>
      </w:r>
      <w:r w:rsidR="00A40AEE">
        <w:t xml:space="preserve">Als erstes wird eine 0 als Startbit übertragen, dann folgen die 8 </w:t>
      </w:r>
      <w:r w:rsidR="00DE14A0">
        <w:t xml:space="preserve">Data </w:t>
      </w:r>
      <w:r w:rsidR="00A40AEE">
        <w:t>Bit eines Frame Blocks in umgekehrter Reihenfolge, darauf folgt ein Paritätsbit und als letztes kommt eine 1 als Stoppbit</w:t>
      </w:r>
      <w:r w:rsidR="00DE14A0">
        <w:t>. Die empfangenen Bits werden im UART wieder in die „richtige“ Reihenfolge gesetzt</w:t>
      </w:r>
      <w:r w:rsidR="00A40AEE">
        <w:t xml:space="preserve"> </w:t>
      </w:r>
      <w:r w:rsidR="00A40AEE">
        <w:fldChar w:fldCharType="begin"/>
      </w:r>
      <w:r w:rsidR="00F73D3F">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rsidR="00A40AEE">
        <w:fldChar w:fldCharType="separate"/>
      </w:r>
      <w:r w:rsidR="00F73D3F" w:rsidRPr="00F73D3F">
        <w:rPr>
          <w:rFonts w:cs="Arial"/>
        </w:rPr>
        <w:t>[11, S. 189]</w:t>
      </w:r>
      <w:r w:rsidR="00A40AEE">
        <w:fldChar w:fldCharType="end"/>
      </w:r>
      <w:r w:rsidR="00A40AEE">
        <w:t>.</w:t>
      </w:r>
    </w:p>
    <w:p w14:paraId="7BEE5A1F" w14:textId="77C80BB1" w:rsidR="00A048DC" w:rsidRDefault="00A048DC" w:rsidP="00A40AEE"/>
    <w:p w14:paraId="507583DB" w14:textId="16EA3C60" w:rsidR="00A90760" w:rsidRDefault="00A90760" w:rsidP="00A40AEE">
      <w:r>
        <w:t>Station</w:t>
      </w:r>
      <w:r w:rsidR="00967C66">
        <w:t>ports</w:t>
      </w:r>
      <w:r>
        <w:t xml:space="preserve"> werden in 2 Klassen aufgeteilt: Primary, welche in der Lage </w:t>
      </w:r>
      <w:r w:rsidR="00967C66">
        <w:t xml:space="preserve">sind Kommunikation zu initiieren und Secondary, welche nur auf Nachrichten von primary Stationports antworten können. Eine unbalanced Verbindung liegt vor, wenn von zwei miteinander verbundenen Stations eine primary und die andere secundary ist. Die Verbindung ist also unbalanced. Im Gegensatz </w:t>
      </w:r>
      <w:r w:rsidR="00EC43B0">
        <w:t>haben</w:t>
      </w:r>
      <w:r w:rsidR="00967C66">
        <w:t xml:space="preserve"> bei </w:t>
      </w:r>
      <w:r w:rsidR="00013EAC">
        <w:t>einer balanced Verbindung beide Stations</w:t>
      </w:r>
      <w:r w:rsidR="000910E6">
        <w:t xml:space="preserve"> einen primary und secondary Port und sind so beide in der </w:t>
      </w:r>
      <w:r w:rsidR="00013EAC">
        <w:t>Lage</w:t>
      </w:r>
      <w:r w:rsidR="000910E6">
        <w:t xml:space="preserve"> </w:t>
      </w:r>
      <w:r w:rsidR="00013EAC">
        <w:t>Kommunikation zu initiieren</w:t>
      </w:r>
      <w:r w:rsidR="000910E6">
        <w:t>.</w:t>
      </w:r>
      <w:r w:rsidR="00013EAC">
        <w:t xml:space="preserve"> </w:t>
      </w:r>
      <w:r w:rsidR="000910E6">
        <w:t>D</w:t>
      </w:r>
      <w:r w:rsidR="00013EAC">
        <w:t xml:space="preserve">ies ist aber nur bei Punkt-zu-Punkt-Verbindung möglich </w:t>
      </w:r>
      <w:r w:rsidR="00013EAC">
        <w:fldChar w:fldCharType="begin"/>
      </w:r>
      <w:r w:rsidR="00013EAC">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rsidR="00013EAC">
        <w:fldChar w:fldCharType="separate"/>
      </w:r>
      <w:r w:rsidR="00013EAC" w:rsidRPr="00013EAC">
        <w:rPr>
          <w:rFonts w:cs="Arial"/>
          <w:szCs w:val="24"/>
        </w:rPr>
        <w:t>[11, S. 190–191, 195]</w:t>
      </w:r>
      <w:r w:rsidR="00013EAC">
        <w:fldChar w:fldCharType="end"/>
      </w:r>
      <w:r w:rsidR="00013EAC">
        <w:t>.</w:t>
      </w:r>
    </w:p>
    <w:p w14:paraId="6BDF626F" w14:textId="77777777" w:rsidR="00A90760" w:rsidRDefault="00A90760" w:rsidP="00A40AEE"/>
    <w:p w14:paraId="0E5A82F6" w14:textId="0121479F" w:rsidR="00A90760" w:rsidRDefault="00A048DC" w:rsidP="00A40AEE">
      <w:r>
        <w:lastRenderedPageBreak/>
        <w:t xml:space="preserve">Es gibt drei Arten der Kommunikation zwischen </w:t>
      </w:r>
      <w:r w:rsidR="00A90760">
        <w:t>primary</w:t>
      </w:r>
      <w:r>
        <w:t xml:space="preserve"> und </w:t>
      </w:r>
      <w:r w:rsidR="00A90760">
        <w:t>secondary Stations</w:t>
      </w:r>
      <w:r>
        <w:t>: Se</w:t>
      </w:r>
      <w:r w:rsidR="00A90760">
        <w:t>rvice</w:t>
      </w:r>
      <w:r>
        <w:t>/NoReply wird bei Broadcasts und Nachrichten verwendet, wo die Ankunftsbestätigung nicht wichtig ist. Send/Confirm wird bei Nachrichten benutzt, welche wichtig genug sind, dass bestätigt werden muss, dass sie angekommen sind. Request/Respond wird bei Nachrichten verwendet, wo Daten übertragen werden müssen.</w:t>
      </w:r>
      <w:r w:rsidR="00A90760">
        <w:t xml:space="preserve"> Ein Confirm wird direkt nach dem Empfangen des Send geschickt, während bei einer Request der Empfänger selbst erst auf Daten zugreifen muss </w:t>
      </w:r>
      <w:r w:rsidR="00A90760">
        <w:fldChar w:fldCharType="begin"/>
      </w:r>
      <w:r w:rsidR="00A90760">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rsidR="00A90760">
        <w:fldChar w:fldCharType="separate"/>
      </w:r>
      <w:r w:rsidR="00A90760" w:rsidRPr="00A90760">
        <w:rPr>
          <w:rFonts w:cs="Arial"/>
          <w:szCs w:val="24"/>
        </w:rPr>
        <w:t>[11, S. 193–194]</w:t>
      </w:r>
      <w:r w:rsidR="00A90760">
        <w:fldChar w:fldCharType="end"/>
      </w:r>
      <w:r w:rsidR="00A90760">
        <w:t xml:space="preserve">. </w:t>
      </w:r>
    </w:p>
    <w:p w14:paraId="74C54E43" w14:textId="331AE8CC" w:rsidR="00013EAC" w:rsidRDefault="00013EAC" w:rsidP="00A40AEE"/>
    <w:p w14:paraId="2A619D3F" w14:textId="7DDA4A22" w:rsidR="000910E6" w:rsidRDefault="000910E6" w:rsidP="00A40AEE"/>
    <w:p w14:paraId="3A5AE8CC" w14:textId="4CA1AA0F" w:rsidR="000910E6" w:rsidRDefault="000910E6" w:rsidP="00A40AEE"/>
    <w:p w14:paraId="7105D404" w14:textId="77777777" w:rsidR="000910E6" w:rsidRDefault="000910E6" w:rsidP="00A40AEE"/>
    <w:p w14:paraId="6CFA4DBE" w14:textId="345BFCF4" w:rsidR="00A90760" w:rsidRDefault="00013EAC" w:rsidP="00A40AEE">
      <w:r>
        <w:t xml:space="preserve">Um eine Verbindung zu initialisieren senden </w:t>
      </w:r>
      <w:r w:rsidR="00EC43B0">
        <w:t>primary Stationports Link Status Requests solange aus, bis sie einen Status Of Link Reply erhalten. Daraufhin sendet der primary Port einen Link Reset und wenn er ein ACK erhält ist die Verbindung aktiv</w:t>
      </w:r>
      <w:r w:rsidR="000910E6">
        <w:t xml:space="preserve"> </w:t>
      </w:r>
      <w:r w:rsidR="000910E6">
        <w:fldChar w:fldCharType="begin"/>
      </w:r>
      <w:r w:rsidR="000910E6">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rsidR="000910E6">
        <w:fldChar w:fldCharType="separate"/>
      </w:r>
      <w:r w:rsidR="000910E6" w:rsidRPr="000910E6">
        <w:rPr>
          <w:rFonts w:cs="Arial"/>
        </w:rPr>
        <w:t>[11, S. 195]</w:t>
      </w:r>
      <w:r w:rsidR="000910E6">
        <w:fldChar w:fldCharType="end"/>
      </w:r>
      <w:r w:rsidR="00EC43B0">
        <w:t>.</w:t>
      </w:r>
    </w:p>
    <w:p w14:paraId="3BB61D66" w14:textId="1EECA6CF" w:rsidR="00B6124B" w:rsidRDefault="00B6124B" w:rsidP="00A40AEE">
      <w:r>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32" w:name="_Toc94454058"/>
      <w:bookmarkStart w:id="33" w:name="_Toc106811505"/>
      <w:r w:rsidRPr="001A2B3D">
        <w:t>Verzeichnisse</w:t>
      </w:r>
      <w:bookmarkEnd w:id="32"/>
      <w:bookmarkEnd w:id="33"/>
    </w:p>
    <w:p w14:paraId="0C9E2DEE" w14:textId="482B65A1" w:rsidR="00E8587D" w:rsidRPr="001A2B3D" w:rsidRDefault="00DF26D4" w:rsidP="00FE3573">
      <w:pPr>
        <w:pStyle w:val="berschrift2"/>
      </w:pPr>
      <w:bookmarkStart w:id="34" w:name="_Toc94454059"/>
      <w:bookmarkStart w:id="35" w:name="_Toc106811506"/>
      <w:r w:rsidRPr="001A2B3D">
        <w:t>Quellenverzeichnis</w:t>
      </w:r>
      <w:bookmarkEnd w:id="34"/>
      <w:bookmarkEnd w:id="35"/>
    </w:p>
    <w:p w14:paraId="26B9D7D0" w14:textId="77777777" w:rsidR="000910E6" w:rsidRPr="000910E6" w:rsidRDefault="00E8587D" w:rsidP="000910E6">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0910E6" w:rsidRPr="000910E6">
        <w:rPr>
          <w:rFonts w:cs="Arial"/>
        </w:rPr>
        <w:t>[1]</w:t>
      </w:r>
      <w:r w:rsidR="000910E6" w:rsidRPr="000910E6">
        <w:rPr>
          <w:rFonts w:cs="Arial"/>
        </w:rPr>
        <w:tab/>
        <w:t xml:space="preserve">L. L. Peterson und B. S. Davie, </w:t>
      </w:r>
      <w:r w:rsidR="000910E6" w:rsidRPr="000910E6">
        <w:rPr>
          <w:rFonts w:cs="Arial"/>
          <w:i/>
          <w:iCs/>
        </w:rPr>
        <w:t>Computer Networks; a systems approach</w:t>
      </w:r>
      <w:r w:rsidR="000910E6" w:rsidRPr="000910E6">
        <w:rPr>
          <w:rFonts w:cs="Arial"/>
        </w:rPr>
        <w:t>. Cambridge, United States: Elsevier Inc., 2022.</w:t>
      </w:r>
    </w:p>
    <w:p w14:paraId="42991E14" w14:textId="77777777" w:rsidR="000910E6" w:rsidRPr="000910E6" w:rsidRDefault="000910E6" w:rsidP="000910E6">
      <w:pPr>
        <w:pStyle w:val="Literaturverzeichnis"/>
        <w:rPr>
          <w:rFonts w:cs="Arial"/>
        </w:rPr>
      </w:pPr>
      <w:r w:rsidRPr="000910E6">
        <w:rPr>
          <w:rFonts w:cs="Arial"/>
        </w:rPr>
        <w:t>[2]</w:t>
      </w:r>
      <w:r w:rsidRPr="000910E6">
        <w:rPr>
          <w:rFonts w:cs="Arial"/>
        </w:rPr>
        <w:tab/>
        <w:t xml:space="preserve">J. Axelson, </w:t>
      </w:r>
      <w:r w:rsidRPr="000910E6">
        <w:rPr>
          <w:rFonts w:cs="Arial"/>
          <w:i/>
          <w:iCs/>
        </w:rPr>
        <w:t>Serial Port Complete: Programming and Circuits for RS-232 and RS-485 Links and Networks.</w:t>
      </w:r>
      <w:r w:rsidRPr="000910E6">
        <w:rPr>
          <w:rFonts w:cs="Arial"/>
        </w:rPr>
        <w:t xml:space="preserve"> Madison: Lakeview Research, 2002.</w:t>
      </w:r>
    </w:p>
    <w:p w14:paraId="0723C51A" w14:textId="77777777" w:rsidR="000910E6" w:rsidRPr="000910E6" w:rsidRDefault="000910E6" w:rsidP="000910E6">
      <w:pPr>
        <w:pStyle w:val="Literaturverzeichnis"/>
        <w:rPr>
          <w:rFonts w:cs="Arial"/>
        </w:rPr>
      </w:pPr>
      <w:r w:rsidRPr="000910E6">
        <w:rPr>
          <w:rFonts w:cs="Arial"/>
        </w:rPr>
        <w:t>[3]</w:t>
      </w:r>
      <w:r w:rsidRPr="000910E6">
        <w:rPr>
          <w:rFonts w:cs="Arial"/>
        </w:rPr>
        <w:tab/>
        <w:t>Adam Chapweske, „StuBS: The PS/2 Mouse/Keyboard Protocol“. https://www.sra.uni-hannover.de/Lehre/WS21/L_BST/doc/ps2.html (zugegriffen 21. Juni 2022).</w:t>
      </w:r>
    </w:p>
    <w:p w14:paraId="024D3623" w14:textId="77777777" w:rsidR="000910E6" w:rsidRPr="000910E6" w:rsidRDefault="000910E6" w:rsidP="000910E6">
      <w:pPr>
        <w:pStyle w:val="Literaturverzeichnis"/>
        <w:rPr>
          <w:rFonts w:cs="Arial"/>
        </w:rPr>
      </w:pPr>
      <w:r w:rsidRPr="000910E6">
        <w:rPr>
          <w:rFonts w:cs="Arial"/>
        </w:rPr>
        <w:t>[4]</w:t>
      </w:r>
      <w:r w:rsidRPr="000910E6">
        <w:rPr>
          <w:rFonts w:cs="Arial"/>
        </w:rPr>
        <w:tab/>
        <w:t>Thomas Kugelstadt, „Texas Instruments: The RS-485 Design Guide“. Mai 2021. Zugegriffen: 20. Juni 2022. [Online]. Verfügbar unter: https://www.ti.com/lit/an/slla272d/slla272d.pdf</w:t>
      </w:r>
    </w:p>
    <w:p w14:paraId="67229F53" w14:textId="77777777" w:rsidR="000910E6" w:rsidRPr="000910E6" w:rsidRDefault="000910E6" w:rsidP="000910E6">
      <w:pPr>
        <w:pStyle w:val="Literaturverzeichnis"/>
        <w:rPr>
          <w:rFonts w:cs="Arial"/>
        </w:rPr>
      </w:pPr>
      <w:r w:rsidRPr="000910E6">
        <w:rPr>
          <w:rFonts w:cs="Arial"/>
        </w:rPr>
        <w:t>[5]</w:t>
      </w:r>
      <w:r w:rsidRPr="000910E6">
        <w:rPr>
          <w:rFonts w:cs="Arial"/>
        </w:rPr>
        <w:tab/>
        <w:t xml:space="preserve">B. Drury, </w:t>
      </w:r>
      <w:r w:rsidRPr="000910E6">
        <w:rPr>
          <w:rFonts w:cs="Arial"/>
          <w:i/>
          <w:iCs/>
        </w:rPr>
        <w:t>The control techniques drives and controls handbook</w:t>
      </w:r>
      <w:r w:rsidRPr="000910E6">
        <w:rPr>
          <w:rFonts w:cs="Arial"/>
        </w:rPr>
        <w:t>, 2nd ed. Stevenage: Institution of Engineering and Technology, 2009.</w:t>
      </w:r>
    </w:p>
    <w:p w14:paraId="36471F5A" w14:textId="77777777" w:rsidR="000910E6" w:rsidRPr="000910E6" w:rsidRDefault="000910E6" w:rsidP="000910E6">
      <w:pPr>
        <w:pStyle w:val="Literaturverzeichnis"/>
        <w:rPr>
          <w:rFonts w:cs="Arial"/>
        </w:rPr>
      </w:pPr>
      <w:r w:rsidRPr="000910E6">
        <w:rPr>
          <w:rFonts w:cs="Arial"/>
        </w:rPr>
        <w:t>[6]</w:t>
      </w:r>
      <w:r w:rsidRPr="000910E6">
        <w:rPr>
          <w:rFonts w:cs="Arial"/>
        </w:rPr>
        <w:tab/>
        <w:t>„Modbus FAQ“. https://modbus.org/faq.php (zugegriffen 5. Mai 2022).</w:t>
      </w:r>
    </w:p>
    <w:p w14:paraId="618A9543" w14:textId="77777777" w:rsidR="000910E6" w:rsidRPr="000910E6" w:rsidRDefault="000910E6" w:rsidP="000910E6">
      <w:pPr>
        <w:pStyle w:val="Literaturverzeichnis"/>
        <w:rPr>
          <w:rFonts w:cs="Arial"/>
        </w:rPr>
      </w:pPr>
      <w:r w:rsidRPr="000910E6">
        <w:rPr>
          <w:rFonts w:cs="Arial"/>
        </w:rPr>
        <w:t>[7]</w:t>
      </w:r>
      <w:r w:rsidRPr="000910E6">
        <w:rPr>
          <w:rFonts w:cs="Arial"/>
        </w:rPr>
        <w:tab/>
        <w:t>„About Modbus | Simply Modbus Software“. http://www.simplymodbus.ca/FAQ.htm (zugegriffen 5. Mai 2022).</w:t>
      </w:r>
    </w:p>
    <w:p w14:paraId="1C8D15D1" w14:textId="77777777" w:rsidR="000910E6" w:rsidRPr="000910E6" w:rsidRDefault="000910E6" w:rsidP="000910E6">
      <w:pPr>
        <w:pStyle w:val="Literaturverzeichnis"/>
        <w:rPr>
          <w:rFonts w:cs="Arial"/>
        </w:rPr>
      </w:pPr>
      <w:r w:rsidRPr="000910E6">
        <w:rPr>
          <w:rFonts w:cs="Arial"/>
        </w:rPr>
        <w:t>[8]</w:t>
      </w:r>
      <w:r w:rsidRPr="000910E6">
        <w:rPr>
          <w:rFonts w:cs="Arial"/>
        </w:rPr>
        <w:tab/>
        <w:t>„Modbus Plus | Schneider Electric USA“. https://www.se.com/us/en/product-range/576-modbus-plus/ (zugegriffen 5. Mai 2022).</w:t>
      </w:r>
    </w:p>
    <w:p w14:paraId="6B8AAAAC" w14:textId="77777777" w:rsidR="000910E6" w:rsidRPr="000910E6" w:rsidRDefault="000910E6" w:rsidP="000910E6">
      <w:pPr>
        <w:pStyle w:val="Literaturverzeichnis"/>
        <w:rPr>
          <w:rFonts w:cs="Arial"/>
        </w:rPr>
      </w:pPr>
      <w:r w:rsidRPr="000910E6">
        <w:rPr>
          <w:rFonts w:cs="Arial"/>
        </w:rPr>
        <w:t>[9]</w:t>
      </w:r>
      <w:r w:rsidRPr="000910E6">
        <w:rPr>
          <w:rFonts w:cs="Arial"/>
        </w:rPr>
        <w:tab/>
        <w:t>Modbus Organization, Inc, „MODBUS over Serial Line Specification and Implementation Guide V1.02“. 20. Dezember 2006. Zugegriffen: 20. Mai 2022. [Online]. Verfügbar unter: https://modbus.org/docs/Modbus_over_serial_line_V1_02.pdf</w:t>
      </w:r>
    </w:p>
    <w:p w14:paraId="41C267B8" w14:textId="77777777" w:rsidR="000910E6" w:rsidRPr="000910E6" w:rsidRDefault="000910E6" w:rsidP="000910E6">
      <w:pPr>
        <w:pStyle w:val="Literaturverzeichnis"/>
        <w:rPr>
          <w:rFonts w:cs="Arial"/>
        </w:rPr>
      </w:pPr>
      <w:r w:rsidRPr="000910E6">
        <w:rPr>
          <w:rFonts w:cs="Arial"/>
        </w:rPr>
        <w:t>[10]</w:t>
      </w:r>
      <w:r w:rsidRPr="000910E6">
        <w:rPr>
          <w:rFonts w:cs="Arial"/>
        </w:rPr>
        <w:tab/>
        <w:t>MODICON, Inc., Industrial Automation Systems, „Modicon Modbus Protocol Reference Guide“. Juni 1996.</w:t>
      </w:r>
    </w:p>
    <w:p w14:paraId="5A11D296" w14:textId="77777777" w:rsidR="000910E6" w:rsidRPr="000910E6" w:rsidRDefault="000910E6" w:rsidP="000910E6">
      <w:pPr>
        <w:pStyle w:val="Literaturverzeichnis"/>
        <w:rPr>
          <w:rFonts w:cs="Arial"/>
        </w:rPr>
      </w:pPr>
      <w:r w:rsidRPr="000910E6">
        <w:rPr>
          <w:rFonts w:cs="Arial"/>
        </w:rPr>
        <w:t>[11]</w:t>
      </w:r>
      <w:r w:rsidRPr="000910E6">
        <w:rPr>
          <w:rFonts w:cs="Arial"/>
        </w:rPr>
        <w:tab/>
        <w:t xml:space="preserve">Gordon Clarke, Deon Reynders, und Edwin Wright, </w:t>
      </w:r>
      <w:r w:rsidRPr="000910E6">
        <w:rPr>
          <w:rFonts w:cs="Arial"/>
          <w:i/>
          <w:iCs/>
        </w:rPr>
        <w:t>Practical Modern SCADA Protocols: DNP3, 60870.5 and Related Systems</w:t>
      </w:r>
      <w:r w:rsidRPr="000910E6">
        <w:rPr>
          <w:rFonts w:cs="Arial"/>
        </w:rPr>
        <w:t>. Burlington, MA 01803: Elsevier, 2004.</w:t>
      </w:r>
    </w:p>
    <w:p w14:paraId="113BC398" w14:textId="21FEDC4F"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36" w:name="_Toc94454060"/>
      <w:bookmarkStart w:id="37" w:name="_Toc106811507"/>
      <w:r w:rsidRPr="001A2B3D">
        <w:lastRenderedPageBreak/>
        <w:t>Abbildungsverzeichnis</w:t>
      </w:r>
      <w:bookmarkEnd w:id="36"/>
      <w:bookmarkEnd w:id="37"/>
    </w:p>
    <w:p w14:paraId="5F8C3E76" w14:textId="5CFEE1AE" w:rsidR="00DE14A0"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6903007" w:history="1">
        <w:r w:rsidR="00DE14A0" w:rsidRPr="00F85A66">
          <w:rPr>
            <w:rStyle w:val="Hyperlink"/>
            <w:noProof/>
          </w:rPr>
          <w:t xml:space="preserve">Abb. 1 OSI-Modell </w:t>
        </w:r>
        <w:r w:rsidR="00DE14A0" w:rsidRPr="00F85A66">
          <w:rPr>
            <w:rStyle w:val="Hyperlink"/>
            <w:rFonts w:cs="Arial"/>
            <w:noProof/>
          </w:rPr>
          <w:t>[1, S. 32]</w:t>
        </w:r>
        <w:r w:rsidR="00DE14A0">
          <w:rPr>
            <w:noProof/>
            <w:webHidden/>
          </w:rPr>
          <w:tab/>
        </w:r>
        <w:r w:rsidR="00DE14A0">
          <w:rPr>
            <w:noProof/>
            <w:webHidden/>
          </w:rPr>
          <w:fldChar w:fldCharType="begin"/>
        </w:r>
        <w:r w:rsidR="00DE14A0">
          <w:rPr>
            <w:noProof/>
            <w:webHidden/>
          </w:rPr>
          <w:instrText xml:space="preserve"> PAGEREF _Toc106903007 \h </w:instrText>
        </w:r>
        <w:r w:rsidR="00DE14A0">
          <w:rPr>
            <w:noProof/>
            <w:webHidden/>
          </w:rPr>
        </w:r>
        <w:r w:rsidR="00DE14A0">
          <w:rPr>
            <w:noProof/>
            <w:webHidden/>
          </w:rPr>
          <w:fldChar w:fldCharType="separate"/>
        </w:r>
        <w:r w:rsidR="00DE14A0">
          <w:rPr>
            <w:noProof/>
            <w:webHidden/>
          </w:rPr>
          <w:t>4</w:t>
        </w:r>
        <w:r w:rsidR="00DE14A0">
          <w:rPr>
            <w:noProof/>
            <w:webHidden/>
          </w:rPr>
          <w:fldChar w:fldCharType="end"/>
        </w:r>
      </w:hyperlink>
    </w:p>
    <w:p w14:paraId="22451AEC" w14:textId="20B28334" w:rsidR="00DE14A0" w:rsidRDefault="00DE14A0">
      <w:pPr>
        <w:pStyle w:val="Abbildungsverzeichnis"/>
        <w:tabs>
          <w:tab w:val="right" w:pos="8494"/>
        </w:tabs>
        <w:rPr>
          <w:rFonts w:asciiTheme="minorHAnsi" w:eastAsiaTheme="minorEastAsia" w:hAnsiTheme="minorHAnsi"/>
          <w:noProof/>
          <w:lang w:eastAsia="de-DE"/>
        </w:rPr>
      </w:pPr>
      <w:hyperlink w:anchor="_Toc106903008" w:history="1">
        <w:r w:rsidRPr="00F85A66">
          <w:rPr>
            <w:rStyle w:val="Hyperlink"/>
            <w:noProof/>
          </w:rPr>
          <w:t xml:space="preserve">Abb. 2 RS-485 Abschlusswiderstände </w:t>
        </w:r>
        <w:r w:rsidRPr="00F85A66">
          <w:rPr>
            <w:rStyle w:val="Hyperlink"/>
            <w:rFonts w:cs="Arial"/>
            <w:noProof/>
          </w:rPr>
          <w:t>[4, S. 3]</w:t>
        </w:r>
        <w:r>
          <w:rPr>
            <w:noProof/>
            <w:webHidden/>
          </w:rPr>
          <w:tab/>
        </w:r>
        <w:r>
          <w:rPr>
            <w:noProof/>
            <w:webHidden/>
          </w:rPr>
          <w:fldChar w:fldCharType="begin"/>
        </w:r>
        <w:r>
          <w:rPr>
            <w:noProof/>
            <w:webHidden/>
          </w:rPr>
          <w:instrText xml:space="preserve"> PAGEREF _Toc106903008 \h </w:instrText>
        </w:r>
        <w:r>
          <w:rPr>
            <w:noProof/>
            <w:webHidden/>
          </w:rPr>
        </w:r>
        <w:r>
          <w:rPr>
            <w:noProof/>
            <w:webHidden/>
          </w:rPr>
          <w:fldChar w:fldCharType="separate"/>
        </w:r>
        <w:r>
          <w:rPr>
            <w:noProof/>
            <w:webHidden/>
          </w:rPr>
          <w:t>7</w:t>
        </w:r>
        <w:r>
          <w:rPr>
            <w:noProof/>
            <w:webHidden/>
          </w:rPr>
          <w:fldChar w:fldCharType="end"/>
        </w:r>
      </w:hyperlink>
    </w:p>
    <w:p w14:paraId="50269258" w14:textId="4C649B50" w:rsidR="00DE14A0" w:rsidRDefault="00DE14A0">
      <w:pPr>
        <w:pStyle w:val="Abbildungsverzeichnis"/>
        <w:tabs>
          <w:tab w:val="right" w:pos="8494"/>
        </w:tabs>
        <w:rPr>
          <w:rFonts w:asciiTheme="minorHAnsi" w:eastAsiaTheme="minorEastAsia" w:hAnsiTheme="minorHAnsi"/>
          <w:noProof/>
          <w:lang w:eastAsia="de-DE"/>
        </w:rPr>
      </w:pPr>
      <w:hyperlink w:anchor="_Toc106903009" w:history="1">
        <w:r w:rsidRPr="00F85A66">
          <w:rPr>
            <w:rStyle w:val="Hyperlink"/>
            <w:noProof/>
          </w:rPr>
          <w:t xml:space="preserve">Abb. 3 RS-485 Geschwindigkeit in Abhängigkeit der Kabellänge </w:t>
        </w:r>
        <w:r w:rsidRPr="00F85A66">
          <w:rPr>
            <w:rStyle w:val="Hyperlink"/>
            <w:rFonts w:cs="Arial"/>
            <w:noProof/>
          </w:rPr>
          <w:t>[2, S. 193]</w:t>
        </w:r>
        <w:r>
          <w:rPr>
            <w:noProof/>
            <w:webHidden/>
          </w:rPr>
          <w:tab/>
        </w:r>
        <w:r>
          <w:rPr>
            <w:noProof/>
            <w:webHidden/>
          </w:rPr>
          <w:fldChar w:fldCharType="begin"/>
        </w:r>
        <w:r>
          <w:rPr>
            <w:noProof/>
            <w:webHidden/>
          </w:rPr>
          <w:instrText xml:space="preserve"> PAGEREF _Toc106903009 \h </w:instrText>
        </w:r>
        <w:r>
          <w:rPr>
            <w:noProof/>
            <w:webHidden/>
          </w:rPr>
        </w:r>
        <w:r>
          <w:rPr>
            <w:noProof/>
            <w:webHidden/>
          </w:rPr>
          <w:fldChar w:fldCharType="separate"/>
        </w:r>
        <w:r>
          <w:rPr>
            <w:noProof/>
            <w:webHidden/>
          </w:rPr>
          <w:t>8</w:t>
        </w:r>
        <w:r>
          <w:rPr>
            <w:noProof/>
            <w:webHidden/>
          </w:rPr>
          <w:fldChar w:fldCharType="end"/>
        </w:r>
      </w:hyperlink>
    </w:p>
    <w:p w14:paraId="72C9262A" w14:textId="74C43DBF" w:rsidR="00DE14A0" w:rsidRDefault="00DE14A0">
      <w:pPr>
        <w:pStyle w:val="Abbildungsverzeichnis"/>
        <w:tabs>
          <w:tab w:val="right" w:pos="8494"/>
        </w:tabs>
        <w:rPr>
          <w:rFonts w:asciiTheme="minorHAnsi" w:eastAsiaTheme="minorEastAsia" w:hAnsiTheme="minorHAnsi"/>
          <w:noProof/>
          <w:lang w:eastAsia="de-DE"/>
        </w:rPr>
      </w:pPr>
      <w:hyperlink w:anchor="_Toc106903010" w:history="1">
        <w:r w:rsidRPr="00F85A66">
          <w:rPr>
            <w:rStyle w:val="Hyperlink"/>
            <w:noProof/>
          </w:rPr>
          <w:t xml:space="preserve">Abb. 4 Modbus Master Zustandsdiagramm </w:t>
        </w:r>
        <w:r w:rsidRPr="00F85A66">
          <w:rPr>
            <w:rStyle w:val="Hyperlink"/>
            <w:rFonts w:cs="Arial"/>
            <w:noProof/>
          </w:rPr>
          <w:t>[9, S. 9]</w:t>
        </w:r>
        <w:r>
          <w:rPr>
            <w:noProof/>
            <w:webHidden/>
          </w:rPr>
          <w:tab/>
        </w:r>
        <w:r>
          <w:rPr>
            <w:noProof/>
            <w:webHidden/>
          </w:rPr>
          <w:fldChar w:fldCharType="begin"/>
        </w:r>
        <w:r>
          <w:rPr>
            <w:noProof/>
            <w:webHidden/>
          </w:rPr>
          <w:instrText xml:space="preserve"> PAGEREF _Toc106903010 \h </w:instrText>
        </w:r>
        <w:r>
          <w:rPr>
            <w:noProof/>
            <w:webHidden/>
          </w:rPr>
        </w:r>
        <w:r>
          <w:rPr>
            <w:noProof/>
            <w:webHidden/>
          </w:rPr>
          <w:fldChar w:fldCharType="separate"/>
        </w:r>
        <w:r>
          <w:rPr>
            <w:noProof/>
            <w:webHidden/>
          </w:rPr>
          <w:t>9</w:t>
        </w:r>
        <w:r>
          <w:rPr>
            <w:noProof/>
            <w:webHidden/>
          </w:rPr>
          <w:fldChar w:fldCharType="end"/>
        </w:r>
      </w:hyperlink>
    </w:p>
    <w:p w14:paraId="29C9FE30" w14:textId="0AF46B7A" w:rsidR="00DE14A0" w:rsidRDefault="00DE14A0">
      <w:pPr>
        <w:pStyle w:val="Abbildungsverzeichnis"/>
        <w:tabs>
          <w:tab w:val="right" w:pos="8494"/>
        </w:tabs>
        <w:rPr>
          <w:rFonts w:asciiTheme="minorHAnsi" w:eastAsiaTheme="minorEastAsia" w:hAnsiTheme="minorHAnsi"/>
          <w:noProof/>
          <w:lang w:eastAsia="de-DE"/>
        </w:rPr>
      </w:pPr>
      <w:hyperlink w:anchor="_Toc106903011" w:history="1">
        <w:r w:rsidRPr="00F85A66">
          <w:rPr>
            <w:rStyle w:val="Hyperlink"/>
            <w:noProof/>
          </w:rPr>
          <w:t xml:space="preserve">Abb. 5 Modbus Slave Zustandsdiagramm </w:t>
        </w:r>
        <w:r w:rsidRPr="00F85A66">
          <w:rPr>
            <w:rStyle w:val="Hyperlink"/>
            <w:rFonts w:cs="Arial"/>
            <w:noProof/>
          </w:rPr>
          <w:t>[9, S. 10]</w:t>
        </w:r>
        <w:r>
          <w:rPr>
            <w:noProof/>
            <w:webHidden/>
          </w:rPr>
          <w:tab/>
        </w:r>
        <w:r>
          <w:rPr>
            <w:noProof/>
            <w:webHidden/>
          </w:rPr>
          <w:fldChar w:fldCharType="begin"/>
        </w:r>
        <w:r>
          <w:rPr>
            <w:noProof/>
            <w:webHidden/>
          </w:rPr>
          <w:instrText xml:space="preserve"> PAGEREF _Toc106903011 \h </w:instrText>
        </w:r>
        <w:r>
          <w:rPr>
            <w:noProof/>
            <w:webHidden/>
          </w:rPr>
        </w:r>
        <w:r>
          <w:rPr>
            <w:noProof/>
            <w:webHidden/>
          </w:rPr>
          <w:fldChar w:fldCharType="separate"/>
        </w:r>
        <w:r>
          <w:rPr>
            <w:noProof/>
            <w:webHidden/>
          </w:rPr>
          <w:t>10</w:t>
        </w:r>
        <w:r>
          <w:rPr>
            <w:noProof/>
            <w:webHidden/>
          </w:rPr>
          <w:fldChar w:fldCharType="end"/>
        </w:r>
      </w:hyperlink>
    </w:p>
    <w:p w14:paraId="452944B0" w14:textId="0D3F2D64" w:rsidR="00DE14A0" w:rsidRDefault="00DE14A0">
      <w:pPr>
        <w:pStyle w:val="Abbildungsverzeichnis"/>
        <w:tabs>
          <w:tab w:val="right" w:pos="8494"/>
        </w:tabs>
        <w:rPr>
          <w:rFonts w:asciiTheme="minorHAnsi" w:eastAsiaTheme="minorEastAsia" w:hAnsiTheme="minorHAnsi"/>
          <w:noProof/>
          <w:lang w:eastAsia="de-DE"/>
        </w:rPr>
      </w:pPr>
      <w:hyperlink w:anchor="_Toc106903012" w:history="1">
        <w:r w:rsidRPr="00F85A66">
          <w:rPr>
            <w:rStyle w:val="Hyperlink"/>
            <w:noProof/>
          </w:rPr>
          <w:t xml:space="preserve">Abb. 6 Bitsequenz Modbus mit Paritätsbit </w:t>
        </w:r>
        <w:r w:rsidRPr="00F85A66">
          <w:rPr>
            <w:rStyle w:val="Hyperlink"/>
            <w:rFonts w:cs="Arial"/>
            <w:noProof/>
          </w:rPr>
          <w:t>[9, S. 12]</w:t>
        </w:r>
        <w:r>
          <w:rPr>
            <w:noProof/>
            <w:webHidden/>
          </w:rPr>
          <w:tab/>
        </w:r>
        <w:r>
          <w:rPr>
            <w:noProof/>
            <w:webHidden/>
          </w:rPr>
          <w:fldChar w:fldCharType="begin"/>
        </w:r>
        <w:r>
          <w:rPr>
            <w:noProof/>
            <w:webHidden/>
          </w:rPr>
          <w:instrText xml:space="preserve"> PAGEREF _Toc106903012 \h </w:instrText>
        </w:r>
        <w:r>
          <w:rPr>
            <w:noProof/>
            <w:webHidden/>
          </w:rPr>
        </w:r>
        <w:r>
          <w:rPr>
            <w:noProof/>
            <w:webHidden/>
          </w:rPr>
          <w:fldChar w:fldCharType="separate"/>
        </w:r>
        <w:r>
          <w:rPr>
            <w:noProof/>
            <w:webHidden/>
          </w:rPr>
          <w:t>11</w:t>
        </w:r>
        <w:r>
          <w:rPr>
            <w:noProof/>
            <w:webHidden/>
          </w:rPr>
          <w:fldChar w:fldCharType="end"/>
        </w:r>
      </w:hyperlink>
    </w:p>
    <w:p w14:paraId="5B3CF831" w14:textId="42B0135C" w:rsidR="00DE14A0" w:rsidRDefault="00DE14A0">
      <w:pPr>
        <w:pStyle w:val="Abbildungsverzeichnis"/>
        <w:tabs>
          <w:tab w:val="right" w:pos="8494"/>
        </w:tabs>
        <w:rPr>
          <w:rFonts w:asciiTheme="minorHAnsi" w:eastAsiaTheme="minorEastAsia" w:hAnsiTheme="minorHAnsi"/>
          <w:noProof/>
          <w:lang w:eastAsia="de-DE"/>
        </w:rPr>
      </w:pPr>
      <w:hyperlink w:anchor="_Toc106903013" w:history="1">
        <w:r w:rsidRPr="00F85A66">
          <w:rPr>
            <w:rStyle w:val="Hyperlink"/>
            <w:noProof/>
          </w:rPr>
          <w:t xml:space="preserve">Abb. 7 Modbus Übertragung Zustandsdiagramm </w:t>
        </w:r>
        <w:r w:rsidRPr="00F85A66">
          <w:rPr>
            <w:rStyle w:val="Hyperlink"/>
            <w:rFonts w:cs="Arial"/>
            <w:noProof/>
          </w:rPr>
          <w:t>[9, S. 14]</w:t>
        </w:r>
        <w:r>
          <w:rPr>
            <w:noProof/>
            <w:webHidden/>
          </w:rPr>
          <w:tab/>
        </w:r>
        <w:r>
          <w:rPr>
            <w:noProof/>
            <w:webHidden/>
          </w:rPr>
          <w:fldChar w:fldCharType="begin"/>
        </w:r>
        <w:r>
          <w:rPr>
            <w:noProof/>
            <w:webHidden/>
          </w:rPr>
          <w:instrText xml:space="preserve"> PAGEREF _Toc106903013 \h </w:instrText>
        </w:r>
        <w:r>
          <w:rPr>
            <w:noProof/>
            <w:webHidden/>
          </w:rPr>
        </w:r>
        <w:r>
          <w:rPr>
            <w:noProof/>
            <w:webHidden/>
          </w:rPr>
          <w:fldChar w:fldCharType="separate"/>
        </w:r>
        <w:r>
          <w:rPr>
            <w:noProof/>
            <w:webHidden/>
          </w:rPr>
          <w:t>11</w:t>
        </w:r>
        <w:r>
          <w:rPr>
            <w:noProof/>
            <w:webHidden/>
          </w:rPr>
          <w:fldChar w:fldCharType="end"/>
        </w:r>
      </w:hyperlink>
    </w:p>
    <w:p w14:paraId="4D0A4AFD" w14:textId="799954FD" w:rsidR="00DE14A0" w:rsidRDefault="00DE14A0">
      <w:pPr>
        <w:pStyle w:val="Abbildungsverzeichnis"/>
        <w:tabs>
          <w:tab w:val="right" w:pos="8494"/>
        </w:tabs>
        <w:rPr>
          <w:rFonts w:asciiTheme="minorHAnsi" w:eastAsiaTheme="minorEastAsia" w:hAnsiTheme="minorHAnsi"/>
          <w:noProof/>
          <w:lang w:eastAsia="de-DE"/>
        </w:rPr>
      </w:pPr>
      <w:hyperlink w:anchor="_Toc106903014" w:history="1">
        <w:r w:rsidRPr="00F85A66">
          <w:rPr>
            <w:rStyle w:val="Hyperlink"/>
            <w:noProof/>
          </w:rPr>
          <w:t xml:space="preserve">Abb. 8 Modbus Frame </w:t>
        </w:r>
        <w:r w:rsidRPr="00F85A66">
          <w:rPr>
            <w:rStyle w:val="Hyperlink"/>
            <w:rFonts w:cs="Arial"/>
            <w:noProof/>
          </w:rPr>
          <w:t>[9, S. 13]</w:t>
        </w:r>
        <w:r>
          <w:rPr>
            <w:noProof/>
            <w:webHidden/>
          </w:rPr>
          <w:tab/>
        </w:r>
        <w:r>
          <w:rPr>
            <w:noProof/>
            <w:webHidden/>
          </w:rPr>
          <w:fldChar w:fldCharType="begin"/>
        </w:r>
        <w:r>
          <w:rPr>
            <w:noProof/>
            <w:webHidden/>
          </w:rPr>
          <w:instrText xml:space="preserve"> PAGEREF _Toc106903014 \h </w:instrText>
        </w:r>
        <w:r>
          <w:rPr>
            <w:noProof/>
            <w:webHidden/>
          </w:rPr>
        </w:r>
        <w:r>
          <w:rPr>
            <w:noProof/>
            <w:webHidden/>
          </w:rPr>
          <w:fldChar w:fldCharType="separate"/>
        </w:r>
        <w:r>
          <w:rPr>
            <w:noProof/>
            <w:webHidden/>
          </w:rPr>
          <w:t>11</w:t>
        </w:r>
        <w:r>
          <w:rPr>
            <w:noProof/>
            <w:webHidden/>
          </w:rPr>
          <w:fldChar w:fldCharType="end"/>
        </w:r>
      </w:hyperlink>
    </w:p>
    <w:p w14:paraId="1EEBA7ED" w14:textId="024ED11E" w:rsidR="00DE14A0" w:rsidRDefault="00DE14A0">
      <w:pPr>
        <w:pStyle w:val="Abbildungsverzeichnis"/>
        <w:tabs>
          <w:tab w:val="right" w:pos="8494"/>
        </w:tabs>
        <w:rPr>
          <w:rFonts w:asciiTheme="minorHAnsi" w:eastAsiaTheme="minorEastAsia" w:hAnsiTheme="minorHAnsi"/>
          <w:noProof/>
          <w:lang w:eastAsia="de-DE"/>
        </w:rPr>
      </w:pPr>
      <w:hyperlink w:anchor="_Toc106903015" w:history="1">
        <w:r w:rsidRPr="00F85A66">
          <w:rPr>
            <w:rStyle w:val="Hyperlink"/>
            <w:noProof/>
          </w:rPr>
          <w:t>Abb. 9 Beispiel Modbus Funktion 03</w:t>
        </w:r>
        <w:r w:rsidRPr="00F85A66">
          <w:rPr>
            <w:rStyle w:val="Hyperlink"/>
            <w:rFonts w:cs="Arial"/>
            <w:noProof/>
          </w:rPr>
          <w:t>[10, S. 15]</w:t>
        </w:r>
        <w:r>
          <w:rPr>
            <w:noProof/>
            <w:webHidden/>
          </w:rPr>
          <w:tab/>
        </w:r>
        <w:r>
          <w:rPr>
            <w:noProof/>
            <w:webHidden/>
          </w:rPr>
          <w:fldChar w:fldCharType="begin"/>
        </w:r>
        <w:r>
          <w:rPr>
            <w:noProof/>
            <w:webHidden/>
          </w:rPr>
          <w:instrText xml:space="preserve"> PAGEREF _Toc106903015 \h </w:instrText>
        </w:r>
        <w:r>
          <w:rPr>
            <w:noProof/>
            <w:webHidden/>
          </w:rPr>
        </w:r>
        <w:r>
          <w:rPr>
            <w:noProof/>
            <w:webHidden/>
          </w:rPr>
          <w:fldChar w:fldCharType="separate"/>
        </w:r>
        <w:r>
          <w:rPr>
            <w:noProof/>
            <w:webHidden/>
          </w:rPr>
          <w:t>12</w:t>
        </w:r>
        <w:r>
          <w:rPr>
            <w:noProof/>
            <w:webHidden/>
          </w:rPr>
          <w:fldChar w:fldCharType="end"/>
        </w:r>
      </w:hyperlink>
    </w:p>
    <w:p w14:paraId="5195E4AC" w14:textId="109BB971" w:rsidR="00DE14A0" w:rsidRDefault="00DE14A0">
      <w:pPr>
        <w:pStyle w:val="Abbildungsverzeichnis"/>
        <w:tabs>
          <w:tab w:val="right" w:pos="8494"/>
        </w:tabs>
        <w:rPr>
          <w:rFonts w:asciiTheme="minorHAnsi" w:eastAsiaTheme="minorEastAsia" w:hAnsiTheme="minorHAnsi"/>
          <w:noProof/>
          <w:lang w:eastAsia="de-DE"/>
        </w:rPr>
      </w:pPr>
      <w:hyperlink w:anchor="_Toc106903016" w:history="1">
        <w:r w:rsidRPr="00F85A66">
          <w:rPr>
            <w:rStyle w:val="Hyperlink"/>
            <w:noProof/>
          </w:rPr>
          <w:t xml:space="preserve">Abb. 10 101er Netzwerkaufbauarten </w:t>
        </w:r>
        <w:r w:rsidRPr="00F85A66">
          <w:rPr>
            <w:rStyle w:val="Hyperlink"/>
            <w:rFonts w:cs="Arial"/>
            <w:noProof/>
          </w:rPr>
          <w:t>[11, S. 186]</w:t>
        </w:r>
        <w:r>
          <w:rPr>
            <w:noProof/>
            <w:webHidden/>
          </w:rPr>
          <w:tab/>
        </w:r>
        <w:r>
          <w:rPr>
            <w:noProof/>
            <w:webHidden/>
          </w:rPr>
          <w:fldChar w:fldCharType="begin"/>
        </w:r>
        <w:r>
          <w:rPr>
            <w:noProof/>
            <w:webHidden/>
          </w:rPr>
          <w:instrText xml:space="preserve"> PAGEREF _Toc106903016 \h </w:instrText>
        </w:r>
        <w:r>
          <w:rPr>
            <w:noProof/>
            <w:webHidden/>
          </w:rPr>
        </w:r>
        <w:r>
          <w:rPr>
            <w:noProof/>
            <w:webHidden/>
          </w:rPr>
          <w:fldChar w:fldCharType="separate"/>
        </w:r>
        <w:r>
          <w:rPr>
            <w:noProof/>
            <w:webHidden/>
          </w:rPr>
          <w:t>14</w:t>
        </w:r>
        <w:r>
          <w:rPr>
            <w:noProof/>
            <w:webHidden/>
          </w:rPr>
          <w:fldChar w:fldCharType="end"/>
        </w:r>
      </w:hyperlink>
    </w:p>
    <w:p w14:paraId="7E726F73" w14:textId="71117455" w:rsidR="00DE14A0" w:rsidRDefault="00DE14A0">
      <w:pPr>
        <w:pStyle w:val="Abbildungsverzeichnis"/>
        <w:tabs>
          <w:tab w:val="right" w:pos="8494"/>
        </w:tabs>
        <w:rPr>
          <w:rFonts w:asciiTheme="minorHAnsi" w:eastAsiaTheme="minorEastAsia" w:hAnsiTheme="minorHAnsi"/>
          <w:noProof/>
          <w:lang w:eastAsia="de-DE"/>
        </w:rPr>
      </w:pPr>
      <w:hyperlink w:anchor="_Toc106903017" w:history="1">
        <w:r w:rsidRPr="00F85A66">
          <w:rPr>
            <w:rStyle w:val="Hyperlink"/>
            <w:noProof/>
          </w:rPr>
          <w:t xml:space="preserve">Abb. 11 101er Frames und Bit Sequenz </w:t>
        </w:r>
        <w:r w:rsidRPr="00F85A66">
          <w:rPr>
            <w:rStyle w:val="Hyperlink"/>
            <w:rFonts w:cs="Arial"/>
            <w:noProof/>
          </w:rPr>
          <w:t>[11, S. 188]</w:t>
        </w:r>
        <w:r>
          <w:rPr>
            <w:noProof/>
            <w:webHidden/>
          </w:rPr>
          <w:tab/>
        </w:r>
        <w:r>
          <w:rPr>
            <w:noProof/>
            <w:webHidden/>
          </w:rPr>
          <w:fldChar w:fldCharType="begin"/>
        </w:r>
        <w:r>
          <w:rPr>
            <w:noProof/>
            <w:webHidden/>
          </w:rPr>
          <w:instrText xml:space="preserve"> PAGEREF _Toc106903017 \h </w:instrText>
        </w:r>
        <w:r>
          <w:rPr>
            <w:noProof/>
            <w:webHidden/>
          </w:rPr>
        </w:r>
        <w:r>
          <w:rPr>
            <w:noProof/>
            <w:webHidden/>
          </w:rPr>
          <w:fldChar w:fldCharType="separate"/>
        </w:r>
        <w:r>
          <w:rPr>
            <w:noProof/>
            <w:webHidden/>
          </w:rPr>
          <w:t>15</w:t>
        </w:r>
        <w:r>
          <w:rPr>
            <w:noProof/>
            <w:webHidden/>
          </w:rPr>
          <w:fldChar w:fldCharType="end"/>
        </w:r>
      </w:hyperlink>
    </w:p>
    <w:p w14:paraId="7FF3DFAA" w14:textId="072A8E3C"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38" w:name="_Toc94454061"/>
      <w:bookmarkStart w:id="39" w:name="_Toc106811508"/>
      <w:r w:rsidRPr="001A2B3D">
        <w:lastRenderedPageBreak/>
        <w:t>Tabellenverzeichnis</w:t>
      </w:r>
      <w:bookmarkEnd w:id="38"/>
      <w:bookmarkEnd w:id="39"/>
    </w:p>
    <w:p w14:paraId="51FBC4FB" w14:textId="1D109AFB"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F73D3F">
          <w:rPr>
            <w:noProof/>
            <w:webHidden/>
          </w:rPr>
          <w:t>12</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2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A47EA" w14:textId="77777777" w:rsidR="00CE3ABF" w:rsidRDefault="00CE3ABF" w:rsidP="00FE3573">
      <w:r>
        <w:separator/>
      </w:r>
    </w:p>
  </w:endnote>
  <w:endnote w:type="continuationSeparator" w:id="0">
    <w:p w14:paraId="610ABF81" w14:textId="77777777" w:rsidR="00CE3ABF" w:rsidRDefault="00CE3ABF"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32A97" w14:textId="77777777" w:rsidR="00CE3ABF" w:rsidRDefault="00CE3ABF" w:rsidP="00FE3573">
      <w:r>
        <w:separator/>
      </w:r>
    </w:p>
  </w:footnote>
  <w:footnote w:type="continuationSeparator" w:id="0">
    <w:p w14:paraId="23DF8B4D" w14:textId="77777777" w:rsidR="00CE3ABF" w:rsidRDefault="00CE3ABF"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3D24"/>
    <w:rsid w:val="000052B8"/>
    <w:rsid w:val="00013EAC"/>
    <w:rsid w:val="00023FE2"/>
    <w:rsid w:val="00026C6C"/>
    <w:rsid w:val="0002786C"/>
    <w:rsid w:val="00030BF1"/>
    <w:rsid w:val="00035802"/>
    <w:rsid w:val="00037876"/>
    <w:rsid w:val="000402BF"/>
    <w:rsid w:val="00043F95"/>
    <w:rsid w:val="00056B29"/>
    <w:rsid w:val="00063AC6"/>
    <w:rsid w:val="0007020F"/>
    <w:rsid w:val="00071772"/>
    <w:rsid w:val="00077416"/>
    <w:rsid w:val="000910E6"/>
    <w:rsid w:val="000912E5"/>
    <w:rsid w:val="0009178D"/>
    <w:rsid w:val="00093CDB"/>
    <w:rsid w:val="00095037"/>
    <w:rsid w:val="000B05EE"/>
    <w:rsid w:val="000B1829"/>
    <w:rsid w:val="000D1302"/>
    <w:rsid w:val="000D56E4"/>
    <w:rsid w:val="000E67AC"/>
    <w:rsid w:val="001012FB"/>
    <w:rsid w:val="00107605"/>
    <w:rsid w:val="00110F2A"/>
    <w:rsid w:val="00113E83"/>
    <w:rsid w:val="00116AC7"/>
    <w:rsid w:val="00116EE9"/>
    <w:rsid w:val="00120DB7"/>
    <w:rsid w:val="00121A29"/>
    <w:rsid w:val="0012283B"/>
    <w:rsid w:val="00122A62"/>
    <w:rsid w:val="00132A22"/>
    <w:rsid w:val="00137456"/>
    <w:rsid w:val="00141919"/>
    <w:rsid w:val="00141DCA"/>
    <w:rsid w:val="00146090"/>
    <w:rsid w:val="001549FB"/>
    <w:rsid w:val="00172B56"/>
    <w:rsid w:val="0018045A"/>
    <w:rsid w:val="00183B77"/>
    <w:rsid w:val="001A01AE"/>
    <w:rsid w:val="001A2B3D"/>
    <w:rsid w:val="001A775F"/>
    <w:rsid w:val="001B1781"/>
    <w:rsid w:val="001C5BBB"/>
    <w:rsid w:val="001D1D57"/>
    <w:rsid w:val="001E2753"/>
    <w:rsid w:val="001E474D"/>
    <w:rsid w:val="001F1628"/>
    <w:rsid w:val="001F5894"/>
    <w:rsid w:val="001F595B"/>
    <w:rsid w:val="002010E2"/>
    <w:rsid w:val="002177A9"/>
    <w:rsid w:val="00223ACA"/>
    <w:rsid w:val="00227972"/>
    <w:rsid w:val="00231615"/>
    <w:rsid w:val="00231C17"/>
    <w:rsid w:val="00232BA2"/>
    <w:rsid w:val="002348B4"/>
    <w:rsid w:val="002352CE"/>
    <w:rsid w:val="0023665F"/>
    <w:rsid w:val="00240A31"/>
    <w:rsid w:val="00246BEF"/>
    <w:rsid w:val="00257110"/>
    <w:rsid w:val="00257562"/>
    <w:rsid w:val="002631E7"/>
    <w:rsid w:val="00270613"/>
    <w:rsid w:val="00271AC2"/>
    <w:rsid w:val="00286CCD"/>
    <w:rsid w:val="00293534"/>
    <w:rsid w:val="0029403E"/>
    <w:rsid w:val="002B1EC5"/>
    <w:rsid w:val="002B5B2F"/>
    <w:rsid w:val="002D4881"/>
    <w:rsid w:val="002D5802"/>
    <w:rsid w:val="002D73F2"/>
    <w:rsid w:val="002F635B"/>
    <w:rsid w:val="002F772E"/>
    <w:rsid w:val="00305F7C"/>
    <w:rsid w:val="00306640"/>
    <w:rsid w:val="003105BE"/>
    <w:rsid w:val="003216DB"/>
    <w:rsid w:val="00331361"/>
    <w:rsid w:val="003317D5"/>
    <w:rsid w:val="00334F47"/>
    <w:rsid w:val="003369B0"/>
    <w:rsid w:val="003429CD"/>
    <w:rsid w:val="00345F71"/>
    <w:rsid w:val="003517FD"/>
    <w:rsid w:val="00353068"/>
    <w:rsid w:val="00353AF6"/>
    <w:rsid w:val="00354A4C"/>
    <w:rsid w:val="003554AB"/>
    <w:rsid w:val="00360408"/>
    <w:rsid w:val="00360B79"/>
    <w:rsid w:val="003619A1"/>
    <w:rsid w:val="00365980"/>
    <w:rsid w:val="00370642"/>
    <w:rsid w:val="00372D54"/>
    <w:rsid w:val="0039572F"/>
    <w:rsid w:val="003A04BB"/>
    <w:rsid w:val="003A4EC7"/>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F5F81"/>
    <w:rsid w:val="00410DB5"/>
    <w:rsid w:val="004154D4"/>
    <w:rsid w:val="0042251C"/>
    <w:rsid w:val="004229B3"/>
    <w:rsid w:val="004233E4"/>
    <w:rsid w:val="00454622"/>
    <w:rsid w:val="004704E1"/>
    <w:rsid w:val="00472645"/>
    <w:rsid w:val="00481CDF"/>
    <w:rsid w:val="004820F7"/>
    <w:rsid w:val="00483B08"/>
    <w:rsid w:val="00490633"/>
    <w:rsid w:val="00494718"/>
    <w:rsid w:val="00494E81"/>
    <w:rsid w:val="00497ED3"/>
    <w:rsid w:val="004A10DE"/>
    <w:rsid w:val="004D5F1B"/>
    <w:rsid w:val="004D6BB3"/>
    <w:rsid w:val="004E017A"/>
    <w:rsid w:val="004E394F"/>
    <w:rsid w:val="004E49B2"/>
    <w:rsid w:val="004E7E06"/>
    <w:rsid w:val="004F1C69"/>
    <w:rsid w:val="004F3857"/>
    <w:rsid w:val="005226F3"/>
    <w:rsid w:val="00534A63"/>
    <w:rsid w:val="00535A72"/>
    <w:rsid w:val="0053726B"/>
    <w:rsid w:val="00547BB2"/>
    <w:rsid w:val="00560C50"/>
    <w:rsid w:val="00564476"/>
    <w:rsid w:val="00576ECA"/>
    <w:rsid w:val="00583B9B"/>
    <w:rsid w:val="005866F4"/>
    <w:rsid w:val="0059139A"/>
    <w:rsid w:val="005A2D57"/>
    <w:rsid w:val="005A624E"/>
    <w:rsid w:val="005B0278"/>
    <w:rsid w:val="005B088A"/>
    <w:rsid w:val="005B0AE2"/>
    <w:rsid w:val="005B0CE6"/>
    <w:rsid w:val="005C017E"/>
    <w:rsid w:val="005C37F6"/>
    <w:rsid w:val="005D0190"/>
    <w:rsid w:val="005D0B00"/>
    <w:rsid w:val="005F7BF2"/>
    <w:rsid w:val="0060704E"/>
    <w:rsid w:val="00607246"/>
    <w:rsid w:val="00607E89"/>
    <w:rsid w:val="00610B7C"/>
    <w:rsid w:val="00612FAD"/>
    <w:rsid w:val="00614288"/>
    <w:rsid w:val="0063391F"/>
    <w:rsid w:val="00634E5A"/>
    <w:rsid w:val="00635554"/>
    <w:rsid w:val="00636389"/>
    <w:rsid w:val="00640E84"/>
    <w:rsid w:val="00642EFC"/>
    <w:rsid w:val="006447EE"/>
    <w:rsid w:val="00655D01"/>
    <w:rsid w:val="00662380"/>
    <w:rsid w:val="00670F4A"/>
    <w:rsid w:val="00673110"/>
    <w:rsid w:val="00676587"/>
    <w:rsid w:val="0069183C"/>
    <w:rsid w:val="006A2490"/>
    <w:rsid w:val="006A7274"/>
    <w:rsid w:val="006B04C7"/>
    <w:rsid w:val="006C088E"/>
    <w:rsid w:val="006C167A"/>
    <w:rsid w:val="006C2EF3"/>
    <w:rsid w:val="006D4C87"/>
    <w:rsid w:val="006E1433"/>
    <w:rsid w:val="006E1D6A"/>
    <w:rsid w:val="006F2724"/>
    <w:rsid w:val="006F6CAA"/>
    <w:rsid w:val="00701AA6"/>
    <w:rsid w:val="00701DC7"/>
    <w:rsid w:val="007048AE"/>
    <w:rsid w:val="00711223"/>
    <w:rsid w:val="00712478"/>
    <w:rsid w:val="0071460C"/>
    <w:rsid w:val="00715586"/>
    <w:rsid w:val="00720968"/>
    <w:rsid w:val="00724639"/>
    <w:rsid w:val="00725EDE"/>
    <w:rsid w:val="00733CFF"/>
    <w:rsid w:val="00735239"/>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D19CC"/>
    <w:rsid w:val="007D27E1"/>
    <w:rsid w:val="007E555B"/>
    <w:rsid w:val="007E589F"/>
    <w:rsid w:val="00804206"/>
    <w:rsid w:val="0080527B"/>
    <w:rsid w:val="00815F4F"/>
    <w:rsid w:val="008200A0"/>
    <w:rsid w:val="0083250F"/>
    <w:rsid w:val="00836F48"/>
    <w:rsid w:val="008407D3"/>
    <w:rsid w:val="00840F24"/>
    <w:rsid w:val="008411F2"/>
    <w:rsid w:val="0084171C"/>
    <w:rsid w:val="00845C42"/>
    <w:rsid w:val="0084670F"/>
    <w:rsid w:val="00851D92"/>
    <w:rsid w:val="00854C1C"/>
    <w:rsid w:val="00860FC4"/>
    <w:rsid w:val="0086344D"/>
    <w:rsid w:val="00872191"/>
    <w:rsid w:val="00876992"/>
    <w:rsid w:val="00882446"/>
    <w:rsid w:val="008843D3"/>
    <w:rsid w:val="0088569D"/>
    <w:rsid w:val="008902D3"/>
    <w:rsid w:val="00890E0D"/>
    <w:rsid w:val="00893EB3"/>
    <w:rsid w:val="008A113E"/>
    <w:rsid w:val="008A1B59"/>
    <w:rsid w:val="008C1F41"/>
    <w:rsid w:val="008C4F69"/>
    <w:rsid w:val="008C6861"/>
    <w:rsid w:val="008D1BE7"/>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41C6"/>
    <w:rsid w:val="00956931"/>
    <w:rsid w:val="00963FBE"/>
    <w:rsid w:val="00965FD8"/>
    <w:rsid w:val="00967C66"/>
    <w:rsid w:val="00972AD7"/>
    <w:rsid w:val="0097453A"/>
    <w:rsid w:val="00976247"/>
    <w:rsid w:val="00983FA7"/>
    <w:rsid w:val="00990058"/>
    <w:rsid w:val="009B1CF0"/>
    <w:rsid w:val="009B1E32"/>
    <w:rsid w:val="009B4C6A"/>
    <w:rsid w:val="009C73D6"/>
    <w:rsid w:val="009D0C4F"/>
    <w:rsid w:val="009E3EFB"/>
    <w:rsid w:val="009E6BF4"/>
    <w:rsid w:val="009F0BC2"/>
    <w:rsid w:val="009F7867"/>
    <w:rsid w:val="00A010C7"/>
    <w:rsid w:val="00A02834"/>
    <w:rsid w:val="00A048DC"/>
    <w:rsid w:val="00A06967"/>
    <w:rsid w:val="00A13545"/>
    <w:rsid w:val="00A13FF7"/>
    <w:rsid w:val="00A245F9"/>
    <w:rsid w:val="00A25B17"/>
    <w:rsid w:val="00A40AEE"/>
    <w:rsid w:val="00A4200E"/>
    <w:rsid w:val="00A456F4"/>
    <w:rsid w:val="00A53450"/>
    <w:rsid w:val="00A536EF"/>
    <w:rsid w:val="00A61D71"/>
    <w:rsid w:val="00A62941"/>
    <w:rsid w:val="00A64094"/>
    <w:rsid w:val="00A652F0"/>
    <w:rsid w:val="00A6563B"/>
    <w:rsid w:val="00A72453"/>
    <w:rsid w:val="00A72725"/>
    <w:rsid w:val="00A77187"/>
    <w:rsid w:val="00A77FFE"/>
    <w:rsid w:val="00A81F36"/>
    <w:rsid w:val="00A86C79"/>
    <w:rsid w:val="00A9046C"/>
    <w:rsid w:val="00A90760"/>
    <w:rsid w:val="00A931DF"/>
    <w:rsid w:val="00AA0459"/>
    <w:rsid w:val="00AA59ED"/>
    <w:rsid w:val="00AB189A"/>
    <w:rsid w:val="00AB6F24"/>
    <w:rsid w:val="00AC6245"/>
    <w:rsid w:val="00AD007B"/>
    <w:rsid w:val="00AF153C"/>
    <w:rsid w:val="00B040DE"/>
    <w:rsid w:val="00B12711"/>
    <w:rsid w:val="00B1625B"/>
    <w:rsid w:val="00B20177"/>
    <w:rsid w:val="00B27B61"/>
    <w:rsid w:val="00B33A31"/>
    <w:rsid w:val="00B43977"/>
    <w:rsid w:val="00B47010"/>
    <w:rsid w:val="00B532FA"/>
    <w:rsid w:val="00B6124B"/>
    <w:rsid w:val="00B66586"/>
    <w:rsid w:val="00B66FD8"/>
    <w:rsid w:val="00B72A42"/>
    <w:rsid w:val="00B75D62"/>
    <w:rsid w:val="00B815B6"/>
    <w:rsid w:val="00B8490F"/>
    <w:rsid w:val="00B849CE"/>
    <w:rsid w:val="00BA54A2"/>
    <w:rsid w:val="00BA60F7"/>
    <w:rsid w:val="00BB08CF"/>
    <w:rsid w:val="00BB1DA0"/>
    <w:rsid w:val="00BC58B1"/>
    <w:rsid w:val="00BC629D"/>
    <w:rsid w:val="00BD687F"/>
    <w:rsid w:val="00BE0B1E"/>
    <w:rsid w:val="00BE1013"/>
    <w:rsid w:val="00BE183C"/>
    <w:rsid w:val="00C03026"/>
    <w:rsid w:val="00C03648"/>
    <w:rsid w:val="00C06733"/>
    <w:rsid w:val="00C069C8"/>
    <w:rsid w:val="00C06E7F"/>
    <w:rsid w:val="00C1094A"/>
    <w:rsid w:val="00C202BA"/>
    <w:rsid w:val="00C259D3"/>
    <w:rsid w:val="00C42BA0"/>
    <w:rsid w:val="00C43125"/>
    <w:rsid w:val="00C46E33"/>
    <w:rsid w:val="00C50BBC"/>
    <w:rsid w:val="00C52F19"/>
    <w:rsid w:val="00C55EB9"/>
    <w:rsid w:val="00C677C8"/>
    <w:rsid w:val="00C71BF1"/>
    <w:rsid w:val="00C80C4F"/>
    <w:rsid w:val="00C82898"/>
    <w:rsid w:val="00C90B9D"/>
    <w:rsid w:val="00C91BDA"/>
    <w:rsid w:val="00C94142"/>
    <w:rsid w:val="00C975A9"/>
    <w:rsid w:val="00CA09E5"/>
    <w:rsid w:val="00CA10F3"/>
    <w:rsid w:val="00CA5774"/>
    <w:rsid w:val="00CB00CD"/>
    <w:rsid w:val="00CB08F5"/>
    <w:rsid w:val="00CB531C"/>
    <w:rsid w:val="00CC0F92"/>
    <w:rsid w:val="00CC2121"/>
    <w:rsid w:val="00CC4FDB"/>
    <w:rsid w:val="00CC70F5"/>
    <w:rsid w:val="00CE35B8"/>
    <w:rsid w:val="00CE3ABF"/>
    <w:rsid w:val="00CE676C"/>
    <w:rsid w:val="00CF05EC"/>
    <w:rsid w:val="00CF1A12"/>
    <w:rsid w:val="00CF6B55"/>
    <w:rsid w:val="00CF736C"/>
    <w:rsid w:val="00CF7C51"/>
    <w:rsid w:val="00D013A1"/>
    <w:rsid w:val="00D02D07"/>
    <w:rsid w:val="00D02E15"/>
    <w:rsid w:val="00D03842"/>
    <w:rsid w:val="00D109E1"/>
    <w:rsid w:val="00D31200"/>
    <w:rsid w:val="00D50CC4"/>
    <w:rsid w:val="00D54FAD"/>
    <w:rsid w:val="00D55549"/>
    <w:rsid w:val="00D7439A"/>
    <w:rsid w:val="00D8455A"/>
    <w:rsid w:val="00D84C93"/>
    <w:rsid w:val="00D91AA0"/>
    <w:rsid w:val="00D9422D"/>
    <w:rsid w:val="00D9455B"/>
    <w:rsid w:val="00D973D4"/>
    <w:rsid w:val="00DA06B1"/>
    <w:rsid w:val="00DB297A"/>
    <w:rsid w:val="00DB3BBA"/>
    <w:rsid w:val="00DB44F3"/>
    <w:rsid w:val="00DC2BA4"/>
    <w:rsid w:val="00DC6900"/>
    <w:rsid w:val="00DE14A0"/>
    <w:rsid w:val="00DE64B4"/>
    <w:rsid w:val="00DF26D4"/>
    <w:rsid w:val="00DF5F1F"/>
    <w:rsid w:val="00DF7FAA"/>
    <w:rsid w:val="00E002CD"/>
    <w:rsid w:val="00E045F3"/>
    <w:rsid w:val="00E06720"/>
    <w:rsid w:val="00E157C8"/>
    <w:rsid w:val="00E159AA"/>
    <w:rsid w:val="00E177DA"/>
    <w:rsid w:val="00E22507"/>
    <w:rsid w:val="00E23641"/>
    <w:rsid w:val="00E26E86"/>
    <w:rsid w:val="00E27057"/>
    <w:rsid w:val="00E35968"/>
    <w:rsid w:val="00E436FA"/>
    <w:rsid w:val="00E56A8E"/>
    <w:rsid w:val="00E574BE"/>
    <w:rsid w:val="00E606E6"/>
    <w:rsid w:val="00E60EFC"/>
    <w:rsid w:val="00E73665"/>
    <w:rsid w:val="00E73874"/>
    <w:rsid w:val="00E75184"/>
    <w:rsid w:val="00E7558A"/>
    <w:rsid w:val="00E772D4"/>
    <w:rsid w:val="00E8086E"/>
    <w:rsid w:val="00E8587D"/>
    <w:rsid w:val="00E93C65"/>
    <w:rsid w:val="00E97BD5"/>
    <w:rsid w:val="00EA0624"/>
    <w:rsid w:val="00EA6287"/>
    <w:rsid w:val="00EB278A"/>
    <w:rsid w:val="00EB5854"/>
    <w:rsid w:val="00EB6750"/>
    <w:rsid w:val="00EC43B0"/>
    <w:rsid w:val="00EC6508"/>
    <w:rsid w:val="00ED3F8B"/>
    <w:rsid w:val="00ED596E"/>
    <w:rsid w:val="00EE07DE"/>
    <w:rsid w:val="00EE40DA"/>
    <w:rsid w:val="00EE6211"/>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73D3F"/>
    <w:rsid w:val="00F81FBE"/>
    <w:rsid w:val="00F8312A"/>
    <w:rsid w:val="00F83130"/>
    <w:rsid w:val="00F908E7"/>
    <w:rsid w:val="00F92353"/>
    <w:rsid w:val="00FB0CE1"/>
    <w:rsid w:val="00FC344C"/>
    <w:rsid w:val="00FC5755"/>
    <w:rsid w:val="00FC6BF8"/>
    <w:rsid w:val="00FC7A1E"/>
    <w:rsid w:val="00FC7DB2"/>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sv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diagramColors" Target="diagrams/colors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927</Words>
  <Characters>56247</Characters>
  <Application>Microsoft Office Word</Application>
  <DocSecurity>0</DocSecurity>
  <Lines>468</Lines>
  <Paragraphs>1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5</cp:revision>
  <cp:lastPrinted>2022-06-21T16:35:00Z</cp:lastPrinted>
  <dcterms:created xsi:type="dcterms:W3CDTF">2022-01-30T17:17:00Z</dcterms:created>
  <dcterms:modified xsi:type="dcterms:W3CDTF">2022-06-23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8"&gt;&lt;session id="cnNvyti9"/&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